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10DADC8A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705604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移动控制体</w:t>
      </w:r>
      <w:r w:rsidR="00A83CB6">
        <w:rPr>
          <w:rFonts w:hint="eastAsia"/>
        </w:rPr>
        <w:t>是一种不必追随流体运动的区域</w:t>
      </w:r>
      <w:r w:rsidR="00A83CB6">
        <w:rPr>
          <w:rFonts w:hint="eastAsia"/>
        </w:rPr>
        <w:t>.</w:t>
      </w:r>
      <w:r w:rsidR="00A83CB6">
        <w:t xml:space="preserve"> </w:t>
      </w:r>
      <w:r w:rsidR="00A83CB6">
        <w:rPr>
          <w:rFonts w:hint="eastAsia"/>
        </w:rPr>
        <w:t>关于移动控制体</w:t>
      </w:r>
      <w:r w:rsidR="00D54953">
        <w:rPr>
          <w:rFonts w:hint="eastAsia"/>
        </w:rPr>
        <w:t>的</w:t>
      </w:r>
      <w:r w:rsidR="00E05FF1">
        <w:rPr>
          <w:rFonts w:hint="eastAsia"/>
        </w:rPr>
        <w:t>Reynolds</w:t>
      </w:r>
      <w:r w:rsidR="000122DD">
        <w:rPr>
          <w:rFonts w:hint="eastAsia"/>
        </w:rPr>
        <w:t>输运定理</w:t>
      </w:r>
      <w:r w:rsidR="00E05FF1">
        <w:rPr>
          <w:rFonts w:hint="eastAsia"/>
        </w:rPr>
        <w:t>（</w:t>
      </w:r>
      <w:r w:rsidR="00E05FF1">
        <w:rPr>
          <w:rFonts w:hint="eastAsia"/>
        </w:rPr>
        <w:t>RTT</w:t>
      </w:r>
      <w:r w:rsidR="00E05FF1">
        <w:rPr>
          <w:rFonts w:hint="eastAsia"/>
        </w:rPr>
        <w:t>）</w:t>
      </w:r>
      <w:r w:rsidR="00275B31">
        <w:rPr>
          <w:rFonts w:hint="eastAsia"/>
        </w:rPr>
        <w:t>是</w:t>
      </w:r>
      <w:r w:rsidR="00E47211">
        <w:rPr>
          <w:rFonts w:hint="eastAsia"/>
        </w:rPr>
        <w:t>关于</w:t>
      </w:r>
      <w:r w:rsidR="00275B31">
        <w:rPr>
          <w:rFonts w:hint="eastAsia"/>
        </w:rPr>
        <w:t>含参变量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804C53">
        <w:rPr>
          <w:rFonts w:hint="eastAsia"/>
        </w:rPr>
        <w:t>包括随体导数公式在内的</w:t>
      </w:r>
      <w:r w:rsidR="008328FC">
        <w:rPr>
          <w:rFonts w:hint="eastAsia"/>
        </w:rPr>
        <w:t>一些</w:t>
      </w:r>
      <w:r w:rsidR="00804C53">
        <w:rPr>
          <w:rFonts w:hint="eastAsia"/>
        </w:rPr>
        <w:t>流体力学基本结果</w:t>
      </w:r>
      <w:r w:rsidR="008328FC">
        <w:rPr>
          <w:rFonts w:hint="eastAsia"/>
        </w:rPr>
        <w:t>可视作</w:t>
      </w:r>
      <w:r w:rsidR="008328FC">
        <w:rPr>
          <w:rFonts w:hint="eastAsia"/>
        </w:rPr>
        <w:t>RTT</w:t>
      </w:r>
      <w:r w:rsidR="008328FC">
        <w:rPr>
          <w:rFonts w:hint="eastAsia"/>
        </w:rPr>
        <w:t>的直接推论</w:t>
      </w:r>
      <w:r w:rsidR="00804C53">
        <w:rPr>
          <w:rFonts w:hint="eastAsia"/>
        </w:rPr>
        <w:t>.</w:t>
      </w:r>
      <w:r w:rsidR="00804C53">
        <w:t xml:space="preserve"> </w:t>
      </w:r>
      <w:r w:rsidR="00A84EFD">
        <w:rPr>
          <w:rFonts w:hint="eastAsia"/>
        </w:rPr>
        <w:t>由</w:t>
      </w:r>
      <w:r w:rsidR="00295F21">
        <w:rPr>
          <w:rFonts w:hint="eastAsia"/>
        </w:rPr>
        <w:t>R</w:t>
      </w:r>
      <w:r w:rsidR="00295F21">
        <w:t>TT</w:t>
      </w:r>
      <w:r w:rsidR="00295F21">
        <w:rPr>
          <w:rFonts w:hint="eastAsia"/>
        </w:rPr>
        <w:t>可以</w:t>
      </w:r>
      <w:r w:rsidR="00D54953">
        <w:rPr>
          <w:rFonts w:hint="eastAsia"/>
        </w:rPr>
        <w:t>统一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  <w:r w:rsidR="0083271C">
        <w:t xml:space="preserve"> </w:t>
      </w:r>
      <w:r w:rsidR="0083271C">
        <w:rPr>
          <w:rFonts w:hint="eastAsia"/>
        </w:rPr>
        <w:t>不可压缩流体的连续方程</w:t>
      </w:r>
      <w:r w:rsidR="00B5647B">
        <w:rPr>
          <w:rFonts w:hint="eastAsia"/>
        </w:rPr>
        <w:t>是</w:t>
      </w:r>
      <w:r w:rsidR="000C5641">
        <w:rPr>
          <w:rFonts w:hint="eastAsia"/>
        </w:rPr>
        <w:t>流速</w:t>
      </w:r>
      <w:r w:rsidR="00B5647B">
        <w:rPr>
          <w:rFonts w:hint="eastAsia"/>
        </w:rPr>
        <w:t>的散度为</w:t>
      </w:r>
      <w:r w:rsidR="00B5647B">
        <w:rPr>
          <w:rFonts w:hint="eastAsia"/>
        </w:rPr>
        <w:t>0.</w:t>
      </w:r>
      <w:r w:rsidR="00B5647B">
        <w:t xml:space="preserve"> </w:t>
      </w:r>
      <w:r w:rsidR="00AE5A11">
        <w:rPr>
          <w:rFonts w:hint="eastAsia"/>
        </w:rPr>
        <w:t>海水的状态方程</w:t>
      </w:r>
      <w:r w:rsidR="008B4F78">
        <w:rPr>
          <w:rFonts w:hint="eastAsia"/>
        </w:rPr>
        <w:t>是非线性的</w:t>
      </w:r>
      <w:r w:rsidR="008B4F78">
        <w:rPr>
          <w:rFonts w:hint="eastAsia"/>
        </w:rPr>
        <w:t>.</w:t>
      </w:r>
      <w:r w:rsidR="00703C32">
        <w:t xml:space="preserve"> </w:t>
      </w:r>
      <w:r w:rsidR="00020554" w:rsidRPr="00020554">
        <w:t>TEOS-10</w:t>
      </w:r>
      <w:r w:rsidR="00020554" w:rsidRPr="00020554">
        <w:t>基于</w:t>
      </w:r>
      <w:r w:rsidR="00020554" w:rsidRPr="00020554">
        <w:t>Gibbs</w:t>
      </w:r>
      <w:r w:rsidR="00020554" w:rsidRPr="00020554">
        <w:t>函数公式，海水的所有热力学特性（密度、</w:t>
      </w:r>
      <w:proofErr w:type="gramStart"/>
      <w:r w:rsidR="00020554" w:rsidRPr="00020554">
        <w:t>焓</w:t>
      </w:r>
      <w:proofErr w:type="gramEnd"/>
      <w:r w:rsidR="00020554" w:rsidRPr="00020554">
        <w:t>、熵声速等）都可以热力学一致的方式推导出来</w:t>
      </w:r>
      <w:r w:rsidR="00020554">
        <w:rPr>
          <w:rFonts w:hint="eastAsia"/>
        </w:rPr>
        <w:t>.</w:t>
      </w:r>
      <w:r w:rsidR="00020554">
        <w:t xml:space="preserve"> </w:t>
      </w:r>
      <w:r w:rsidR="00B5647B">
        <w:rPr>
          <w:rFonts w:hint="eastAsia"/>
        </w:rPr>
        <w:t>使用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计算位温、密度等海水状态参量，首先要遵循</w:t>
      </w:r>
      <w:r w:rsidR="00B5647B">
        <w:rPr>
          <w:rFonts w:hint="eastAsia"/>
        </w:rPr>
        <w:t>TEOS</w:t>
      </w:r>
      <w:r w:rsidR="00B5647B">
        <w:t>-10</w:t>
      </w:r>
      <w:r w:rsidR="00B5647B">
        <w:rPr>
          <w:rFonts w:hint="eastAsia"/>
        </w:rPr>
        <w:t>规范将海水现场温度和以实用盐标定义的盐度转换为“绝对盐度”（</w:t>
      </w:r>
      <w:r w:rsidR="00B5647B" w:rsidRPr="00C048D9">
        <w:rPr>
          <w:rFonts w:hint="eastAsia"/>
          <w:i/>
        </w:rPr>
        <w:t>Absolute</w:t>
      </w:r>
      <w:r w:rsidR="00B5647B" w:rsidRPr="00C048D9">
        <w:rPr>
          <w:i/>
        </w:rPr>
        <w:t xml:space="preserve"> </w:t>
      </w:r>
      <w:r w:rsidR="00B5647B" w:rsidRPr="00C048D9">
        <w:rPr>
          <w:rFonts w:hint="eastAsia"/>
          <w:i/>
        </w:rPr>
        <w:t>Salinity</w:t>
      </w:r>
      <w:r w:rsidR="00B5647B">
        <w:rPr>
          <w:rFonts w:hint="eastAsia"/>
        </w:rPr>
        <w:t>）和“保守温度”（</w:t>
      </w:r>
      <w:r w:rsidR="00B5647B" w:rsidRPr="00756F07">
        <w:rPr>
          <w:i/>
        </w:rPr>
        <w:t>Conservative Temperature</w:t>
      </w:r>
      <w:r w:rsidR="00B5647B">
        <w:rPr>
          <w:rFonts w:hint="eastAsia"/>
        </w:rPr>
        <w:t>）</w:t>
      </w:r>
      <w:r w:rsidR="00B5647B">
        <w:rPr>
          <w:rFonts w:hint="eastAsia"/>
        </w:rPr>
        <w:t>.</w:t>
      </w:r>
      <w:r w:rsidR="00534321">
        <w:t xml:space="preserve"> </w:t>
      </w:r>
      <w:r w:rsidR="005B09BE">
        <w:rPr>
          <w:rFonts w:hint="eastAsia"/>
        </w:rPr>
        <w:t>本文使用的程序和文档发布于</w:t>
      </w:r>
      <w:r w:rsidR="00FB41B9">
        <w:fldChar w:fldCharType="begin"/>
      </w:r>
      <w:r w:rsidR="00FB41B9">
        <w:instrText xml:space="preserve"> HYPERLINK "</w:instrText>
      </w:r>
      <w:r w:rsidR="00FB41B9" w:rsidRPr="00926F62">
        <w:instrText>https://grwei.github.io/SJTU_2021-2022-1-MS8402/</w:instrText>
      </w:r>
      <w:r w:rsidR="00FB41B9">
        <w:instrText xml:space="preserve">" </w:instrText>
      </w:r>
      <w:r w:rsidR="00FB41B9">
        <w:fldChar w:fldCharType="separate"/>
      </w:r>
      <w:r w:rsidR="00FB41B9" w:rsidRPr="000C713D">
        <w:rPr>
          <w:rStyle w:val="aa"/>
        </w:rPr>
        <w:t>https://grwei.github.io/SJTU_2021-2022-1-MS8402/</w:t>
      </w:r>
      <w:r w:rsidR="00FB41B9">
        <w:fldChar w:fldCharType="end"/>
      </w:r>
      <w:r w:rsidR="00FB41B9">
        <w:t>.</w:t>
      </w:r>
    </w:p>
    <w:p w14:paraId="4033BAFA" w14:textId="0936D698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D91BE1">
        <w:rPr>
          <w:rFonts w:hint="eastAsia"/>
        </w:rPr>
        <w:t>雷诺输运定理</w:t>
      </w:r>
      <w:r w:rsidR="00E81FB1">
        <w:rPr>
          <w:rFonts w:hint="eastAsia"/>
        </w:rPr>
        <w:t>，</w:t>
      </w:r>
      <w:r w:rsidR="00D91BE1">
        <w:rPr>
          <w:rFonts w:hint="eastAsia"/>
        </w:rPr>
        <w:t>流体运动学，</w:t>
      </w:r>
      <w:r w:rsidR="004C6BA8">
        <w:rPr>
          <w:rFonts w:hint="eastAsia"/>
        </w:rPr>
        <w:t>连续方程，状态方程，</w:t>
      </w:r>
      <w:r w:rsidR="004C6BA8">
        <w:rPr>
          <w:rFonts w:hint="eastAsia"/>
        </w:rPr>
        <w:t>TEOS</w:t>
      </w:r>
      <w:r w:rsidR="004C6BA8">
        <w:t>-10</w:t>
      </w:r>
    </w:p>
    <w:p w14:paraId="76194AE6" w14:textId="4B0C9CD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 1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374B569A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7056047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3B48E1" w:rsidRPr="003B48E1">
        <w:t xml:space="preserve">A moving control volume is a region that does not have to follow the motion of the fluid. The Reynolds transport theorem (RTT) for a moving control volume is an extension of Leibniz's theorem for integrals with parameters in high-dimensional cases. The basic results of fluid mechanics including the volume derivative formula. RTT can unify the understanding of the two methods of describing fluid motion - </w:t>
      </w:r>
      <w:proofErr w:type="spellStart"/>
      <w:r w:rsidR="003B48E1" w:rsidRPr="003B48E1">
        <w:t>Lagrangian</w:t>
      </w:r>
      <w:proofErr w:type="spellEnd"/>
      <w:r w:rsidR="003B48E1" w:rsidRPr="003B48E1">
        <w:t xml:space="preserve"> description and Eulerian description. The continuity equation of an incompressible fluid is that the divergence of the flow velocity is 0. The state of seawater </w:t>
      </w:r>
      <w:proofErr w:type="gramStart"/>
      <w:r w:rsidR="003B48E1" w:rsidRPr="003B48E1">
        <w:t>The</w:t>
      </w:r>
      <w:proofErr w:type="gramEnd"/>
      <w:r w:rsidR="003B48E1" w:rsidRPr="003B48E1">
        <w:t xml:space="preserve"> equation is nonlinear. TEOS-10 is based on the Gibbs function formula, and all thermodynamic properties of seawater (density, enthalpy, entropy sound velocity, etc.) can be derived in a thermodynamically consistent way. Using TEOS-10 to calculate seawater state parameters such as potential temperature and density, First, the field temperature of seawater and the salinity defined by the practical salt scale are converted into "</w:t>
      </w:r>
      <w:r w:rsidR="003B48E1" w:rsidRPr="00673F08">
        <w:rPr>
          <w:i/>
        </w:rPr>
        <w:t>Absolute Salinity</w:t>
      </w:r>
      <w:r w:rsidR="003B48E1" w:rsidRPr="003B48E1">
        <w:t>" and "</w:t>
      </w:r>
      <w:r w:rsidR="003B48E1" w:rsidRPr="00673F08">
        <w:rPr>
          <w:i/>
        </w:rPr>
        <w:t>Conservative Temperature</w:t>
      </w:r>
      <w:r w:rsidR="003B48E1" w:rsidRPr="003B48E1">
        <w:t>" according to the TEOS-10 specification.</w:t>
      </w:r>
      <w:r w:rsidR="00903878">
        <w:t xml:space="preserve"> </w:t>
      </w:r>
      <w:r w:rsidR="00903878" w:rsidRPr="00903878">
        <w:t xml:space="preserve">The programs and documents used in this article are published at </w:t>
      </w:r>
      <w:hyperlink r:id="rId8" w:history="1">
        <w:r w:rsidR="00F2492E" w:rsidRPr="000C713D">
          <w:rPr>
            <w:rStyle w:val="aa"/>
          </w:rPr>
          <w:t>https://grwei.github.io/SJTU_2021-2022-1-MS8402/</w:t>
        </w:r>
      </w:hyperlink>
      <w:r w:rsidR="00F2492E">
        <w:t>.</w:t>
      </w:r>
    </w:p>
    <w:p w14:paraId="48D79DB0" w14:textId="77777777" w:rsidR="0043577F" w:rsidRDefault="00811F99" w:rsidP="009747B0">
      <w:pPr>
        <w:pStyle w:val="a2"/>
        <w:sectPr w:rsidR="0043577F" w:rsidSect="00D7430D">
          <w:headerReference w:type="default" r:id="rId9"/>
          <w:footerReference w:type="default" r:id="rId10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 w:rsidR="003B06BE" w:rsidRPr="003B06BE">
        <w:t>Reynolds Transport Theorem, Fluid Kinematics, Continuity Equation, Equation of State, TEOS-10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30FE9B78" w14:textId="54120C4B" w:rsidR="00851F72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7056046" w:history="1">
            <w:r w:rsidR="00851F72" w:rsidRPr="00EC2708">
              <w:rPr>
                <w:rStyle w:val="aa"/>
                <w:noProof/>
              </w:rPr>
              <w:t>摘要</w:t>
            </w:r>
            <w:r w:rsidR="00851F72">
              <w:rPr>
                <w:noProof/>
                <w:webHidden/>
              </w:rPr>
              <w:tab/>
            </w:r>
            <w:r w:rsidR="00851F72">
              <w:rPr>
                <w:noProof/>
                <w:webHidden/>
              </w:rPr>
              <w:fldChar w:fldCharType="begin"/>
            </w:r>
            <w:r w:rsidR="00851F72">
              <w:rPr>
                <w:noProof/>
                <w:webHidden/>
              </w:rPr>
              <w:instrText xml:space="preserve"> PAGEREF _Toc97056046 \h </w:instrText>
            </w:r>
            <w:r w:rsidR="00851F72">
              <w:rPr>
                <w:noProof/>
                <w:webHidden/>
              </w:rPr>
            </w:r>
            <w:r w:rsidR="00851F72">
              <w:rPr>
                <w:noProof/>
                <w:webHidden/>
              </w:rPr>
              <w:fldChar w:fldCharType="separate"/>
            </w:r>
            <w:r w:rsidR="00851F72">
              <w:rPr>
                <w:noProof/>
                <w:webHidden/>
              </w:rPr>
              <w:t>i</w:t>
            </w:r>
            <w:r w:rsidR="00851F72">
              <w:rPr>
                <w:noProof/>
                <w:webHidden/>
              </w:rPr>
              <w:fldChar w:fldCharType="end"/>
            </w:r>
          </w:hyperlink>
        </w:p>
        <w:p w14:paraId="329F118D" w14:textId="05D91570" w:rsidR="00851F72" w:rsidRDefault="00851F7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7" w:history="1">
            <w:r w:rsidRPr="00EC2708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712897" w14:textId="275C9E89" w:rsidR="00851F72" w:rsidRDefault="00851F7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8" w:history="1">
            <w:r w:rsidRPr="00EC2708">
              <w:rPr>
                <w:rStyle w:val="aa"/>
                <w:noProof/>
              </w:rPr>
              <w:t xml:space="preserve">1 </w:t>
            </w:r>
            <w:r w:rsidRPr="00EC2708">
              <w:rPr>
                <w:rStyle w:val="aa"/>
                <w:noProof/>
              </w:rPr>
              <w:t>流体运动学基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2EDE94" w14:textId="6CB4AA58" w:rsidR="00851F72" w:rsidRDefault="00851F7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49" w:history="1">
            <w:r w:rsidRPr="00EC2708">
              <w:rPr>
                <w:rStyle w:val="aa"/>
                <w:noProof/>
              </w:rPr>
              <w:t xml:space="preserve">2 </w:t>
            </w:r>
            <w:r w:rsidRPr="00EC2708">
              <w:rPr>
                <w:rStyle w:val="aa"/>
                <w:noProof/>
              </w:rPr>
              <w:t>第</w:t>
            </w:r>
            <w:r w:rsidRPr="00EC2708">
              <w:rPr>
                <w:rStyle w:val="aa"/>
                <w:noProof/>
              </w:rPr>
              <w:t>1</w:t>
            </w:r>
            <w:r w:rsidRPr="00EC2708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1DB6AC" w14:textId="1572F079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0" w:history="1">
            <w:r w:rsidRPr="00EC2708">
              <w:rPr>
                <w:rStyle w:val="aa"/>
                <w:noProof/>
              </w:rPr>
              <w:t xml:space="preserve">2.1 </w:t>
            </w:r>
            <w:r w:rsidRPr="00EC2708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F5B556" w14:textId="1999B10E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1" w:history="1">
            <w:r w:rsidRPr="00EC2708">
              <w:rPr>
                <w:rStyle w:val="aa"/>
                <w:noProof/>
              </w:rPr>
              <w:t xml:space="preserve">2.2 </w:t>
            </w:r>
            <w:r w:rsidRPr="00EC2708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3A5758" w14:textId="5FFA7E7A" w:rsidR="00851F72" w:rsidRDefault="00851F7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2" w:history="1">
            <w:r w:rsidRPr="00EC2708">
              <w:rPr>
                <w:rStyle w:val="aa"/>
                <w:noProof/>
              </w:rPr>
              <w:t xml:space="preserve">3 </w:t>
            </w:r>
            <w:r w:rsidRPr="00EC2708">
              <w:rPr>
                <w:rStyle w:val="aa"/>
                <w:noProof/>
              </w:rPr>
              <w:t>第</w:t>
            </w:r>
            <w:r w:rsidRPr="00EC2708">
              <w:rPr>
                <w:rStyle w:val="aa"/>
                <w:noProof/>
              </w:rPr>
              <w:t>2</w:t>
            </w:r>
            <w:r w:rsidRPr="00EC2708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35A02A" w14:textId="021202FC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3" w:history="1">
            <w:r w:rsidRPr="00EC2708">
              <w:rPr>
                <w:rStyle w:val="aa"/>
                <w:noProof/>
              </w:rPr>
              <w:t xml:space="preserve">3.1 </w:t>
            </w:r>
            <w:r w:rsidRPr="00EC2708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4E32E4" w14:textId="49E774A2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4" w:history="1">
            <w:r w:rsidRPr="00EC2708">
              <w:rPr>
                <w:rStyle w:val="aa"/>
                <w:noProof/>
              </w:rPr>
              <w:t xml:space="preserve">3.2 </w:t>
            </w:r>
            <w:r w:rsidRPr="00EC2708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03212F" w14:textId="7803F070" w:rsidR="00851F72" w:rsidRDefault="00851F7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5" w:history="1">
            <w:r w:rsidRPr="00EC2708">
              <w:rPr>
                <w:rStyle w:val="aa"/>
                <w:noProof/>
              </w:rPr>
              <w:t xml:space="preserve">4 </w:t>
            </w:r>
            <w:r w:rsidRPr="00EC2708">
              <w:rPr>
                <w:rStyle w:val="aa"/>
                <w:noProof/>
              </w:rPr>
              <w:t>第</w:t>
            </w:r>
            <w:r w:rsidRPr="00EC2708">
              <w:rPr>
                <w:rStyle w:val="aa"/>
                <w:noProof/>
              </w:rPr>
              <w:t>3</w:t>
            </w:r>
            <w:r w:rsidRPr="00EC2708">
              <w:rPr>
                <w:rStyle w:val="aa"/>
                <w:noProof/>
              </w:rPr>
              <w:t>题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1CBF13" w14:textId="11AFC921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6" w:history="1">
            <w:r w:rsidRPr="00EC2708">
              <w:rPr>
                <w:rStyle w:val="aa"/>
                <w:noProof/>
              </w:rPr>
              <w:t xml:space="preserve">4.1 </w:t>
            </w:r>
            <w:r w:rsidRPr="00EC2708">
              <w:rPr>
                <w:rStyle w:val="aa"/>
                <w:noProof/>
              </w:rPr>
              <w:t>问题描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DAFBD2" w14:textId="21EBD043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57" w:history="1">
            <w:r w:rsidRPr="00EC2708">
              <w:rPr>
                <w:rStyle w:val="aa"/>
                <w:noProof/>
              </w:rPr>
              <w:t xml:space="preserve">4.2 </w:t>
            </w:r>
            <w:r w:rsidRPr="00EC2708">
              <w:rPr>
                <w:rStyle w:val="aa"/>
                <w:noProof/>
              </w:rPr>
              <w:t>解决方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FB5871" w14:textId="276B33DB" w:rsidR="00851F72" w:rsidRDefault="00851F7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8" w:history="1">
            <w:r w:rsidRPr="00EC2708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7CC6E3" w14:textId="0A7DF3A2" w:rsidR="00851F72" w:rsidRDefault="00851F72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7056059" w:history="1">
            <w:r w:rsidRPr="00EC2708">
              <w:rPr>
                <w:rStyle w:val="aa"/>
                <w:noProof/>
              </w:rPr>
              <w:t>附录</w:t>
            </w:r>
            <w:r w:rsidRPr="00EC2708">
              <w:rPr>
                <w:rStyle w:val="aa"/>
                <w:noProof/>
              </w:rPr>
              <w:t xml:space="preserve">A </w:t>
            </w:r>
            <w:r w:rsidRPr="00EC2708">
              <w:rPr>
                <w:rStyle w:val="aa"/>
                <w:noProof/>
              </w:rPr>
              <w:t>本作业使用的</w:t>
            </w:r>
            <w:r w:rsidRPr="00EC2708">
              <w:rPr>
                <w:rStyle w:val="aa"/>
                <w:noProof/>
              </w:rPr>
              <w:t>MATLAB</w:t>
            </w:r>
            <w:r w:rsidRPr="00EC2708">
              <w:rPr>
                <w:rStyle w:val="aa"/>
                <w:noProof/>
              </w:rPr>
              <w:t>程序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E6B227" w14:textId="501AD602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0" w:history="1">
            <w:r w:rsidRPr="00EC2708">
              <w:rPr>
                <w:rStyle w:val="aa"/>
                <w:noProof/>
              </w:rPr>
              <w:t xml:space="preserve">A.1 </w:t>
            </w:r>
            <w:r w:rsidRPr="00EC2708">
              <w:rPr>
                <w:rStyle w:val="aa"/>
                <w:noProof/>
              </w:rPr>
              <w:t>主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4D6B24" w14:textId="4F4CEE52" w:rsidR="00851F72" w:rsidRDefault="00851F72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7056061" w:history="1">
            <w:r w:rsidRPr="00EC2708">
              <w:rPr>
                <w:rStyle w:val="aa"/>
                <w:noProof/>
              </w:rPr>
              <w:t xml:space="preserve">A.2 </w:t>
            </w:r>
            <w:r w:rsidRPr="00EC2708">
              <w:rPr>
                <w:rStyle w:val="aa"/>
                <w:noProof/>
              </w:rPr>
              <w:t>子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70560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7199B696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bookmarkStart w:id="2" w:name="_GoBack"/>
      <w:bookmarkEnd w:id="2"/>
    </w:p>
    <w:p w14:paraId="5535E289" w14:textId="453D5AC9" w:rsidR="007D4258" w:rsidRDefault="0070305B" w:rsidP="00234E56">
      <w:pPr>
        <w:pStyle w:val="1"/>
        <w:widowControl/>
        <w:spacing w:before="156" w:after="156"/>
      </w:pPr>
      <w:bookmarkStart w:id="3" w:name="_Toc97056048"/>
      <w:r>
        <w:rPr>
          <w:rFonts w:hint="eastAsia"/>
        </w:rPr>
        <w:lastRenderedPageBreak/>
        <w:t>流体运动学基础</w:t>
      </w:r>
      <w:bookmarkEnd w:id="3"/>
    </w:p>
    <w:p w14:paraId="2938E783" w14:textId="4AAB00DC" w:rsidR="005A265F" w:rsidRDefault="005A265F" w:rsidP="0017033C">
      <w:pPr>
        <w:pStyle w:val="a2"/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流体</w:t>
      </w:r>
      <w:r w:rsidR="005F2756">
        <w:rPr>
          <w:rFonts w:hint="eastAsia"/>
        </w:rPr>
        <w:t>运动学</w:t>
      </w:r>
      <w:r>
        <w:rPr>
          <w:rFonts w:hint="eastAsia"/>
        </w:rPr>
        <w:t>中一些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555FA2D8" w:rsidR="00432C03" w:rsidRDefault="00432C03" w:rsidP="0017033C">
      <w:pPr>
        <w:pStyle w:val="a2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2"/>
        <w:ind w:firstLine="0"/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50F71741" w:rsidR="00C61356" w:rsidRDefault="00C61356" w:rsidP="00C61356">
      <w:pPr>
        <w:pStyle w:val="a2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4" w:name="Eq_3_5"/>
      <w:bookmarkEnd w:id="4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2"/>
        <w:ind w:firstLine="0"/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2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3243E9D6" w:rsidR="00DD4EE0" w:rsidRDefault="00EB2160" w:rsidP="003C52DE">
      <w:pPr>
        <w:pStyle w:val="a2"/>
      </w:pP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6"/>
          <w:rFonts w:hint="eastAsia"/>
        </w:rPr>
        <w:t>控制体</w:t>
      </w:r>
      <w:r w:rsidR="00C52D3F">
        <w:rPr>
          <w:rStyle w:val="af6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8B2B8C">
        <w:rPr>
          <w:rFonts w:hint="eastAsia"/>
        </w:rPr>
        <w:t>统一</w:t>
      </w:r>
      <w:r w:rsidR="00971191">
        <w:rPr>
          <w:rFonts w:hint="eastAsia"/>
        </w:rPr>
        <w:t>对</w:t>
      </w:r>
      <w:r w:rsidR="003C52DE">
        <w:rPr>
          <w:rFonts w:hint="eastAsia"/>
        </w:rPr>
        <w:t>两种描述方法</w:t>
      </w:r>
      <w:r w:rsidR="006D58B4">
        <w:rPr>
          <w:rFonts w:hint="eastAsia"/>
        </w:rPr>
        <w:t>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726E8CAF" w:rsidR="00600CDA" w:rsidRPr="005B6C8F" w:rsidRDefault="00837C7A" w:rsidP="005B6C8F">
      <w:pPr>
        <w:pStyle w:val="a2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5" w:tooltip="陈纪修, 2019 #3" w:history="1">
        <w:r w:rsidR="008B4F78" w:rsidRPr="008B4F78">
          <w:rPr>
            <w:rStyle w:val="aa"/>
            <w:rFonts w:hint="eastAsia"/>
          </w:rPr>
          <w:t>陈纪修</w:t>
        </w:r>
        <w:r w:rsidR="008B4F78" w:rsidRPr="008B4F78">
          <w:rPr>
            <w:rStyle w:val="aa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6"/>
          <w:rFonts w:hint="eastAsia"/>
        </w:rPr>
        <w:t>积分号下求导定理</w:t>
      </w:r>
      <w:bookmarkStart w:id="5" w:name="Thm_15_1_3"/>
      <w:bookmarkEnd w:id="5"/>
    </w:p>
    <w:p w14:paraId="00A55D56" w14:textId="611AF834" w:rsidR="004701F8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6" w:name="Thm_15_1_4"/>
      <w:bookmarkEnd w:id="6"/>
    </w:p>
    <w:p w14:paraId="62B0BAA1" w14:textId="0FAD9526" w:rsidR="005D7F05" w:rsidRDefault="005D7F05" w:rsidP="004701F8">
      <w:pPr>
        <w:pStyle w:val="a2"/>
        <w:ind w:firstLine="0"/>
      </w:pPr>
      <w:r>
        <w:rPr>
          <w:rFonts w:hint="eastAsia"/>
        </w:rPr>
        <w:t>和</w:t>
      </w:r>
      <w:r w:rsidRPr="005D7F05">
        <w:rPr>
          <w:rStyle w:val="af6"/>
        </w:rPr>
        <w:t>Leibniz</w:t>
      </w:r>
      <w:r w:rsidRPr="005D7F05">
        <w:rPr>
          <w:rStyle w:val="af6"/>
        </w:rPr>
        <w:t>定理</w:t>
      </w:r>
    </w:p>
    <w:p w14:paraId="0A44ABD1" w14:textId="5E7BCE43" w:rsidR="00945BA5" w:rsidRDefault="00945BA5" w:rsidP="004701F8">
      <w:pPr>
        <w:pStyle w:val="a2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6E9EEBB5" w:rsidR="009D328D" w:rsidRDefault="00EB2160" w:rsidP="00EA13DE">
      <w:pPr>
        <w:pStyle w:val="a2"/>
        <w:ind w:firstLine="0"/>
      </w:pPr>
      <w:hyperlink w:anchor="Thm_15_1_4" w:history="1">
        <w:r w:rsidR="0017033C" w:rsidRPr="001E073F">
          <w:rPr>
            <w:rStyle w:val="aa"/>
          </w:rPr>
          <w:t>Leibniz</w:t>
        </w:r>
        <w:r w:rsidR="0017033C" w:rsidRPr="001E073F">
          <w:rPr>
            <w:rStyle w:val="aa"/>
          </w:rPr>
          <w:t>定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6"/>
          <w:rFonts w:hint="eastAsia"/>
        </w:rPr>
        <w:t>雷诺输运定理</w:t>
      </w:r>
      <w:r w:rsidR="00C52D3F">
        <w:rPr>
          <w:rStyle w:val="af6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2" w:tooltip="Kundu, 2016 #1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Kundu et al. (2016)</w:t>
        </w:r>
        <w:r w:rsidR="008B4F78" w:rsidRPr="008B4F78">
          <w:rPr>
            <w:rStyle w:val="aa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7" w:name="Eq_3_35"/>
      <w:bookmarkEnd w:id="7"/>
    </w:p>
    <w:p w14:paraId="1309EEEE" w14:textId="14BB6732" w:rsidR="000C5F70" w:rsidRDefault="000C5F70" w:rsidP="000C5F70">
      <w:pPr>
        <w:pStyle w:val="a2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6BFE444A" w:rsidR="00F640D8" w:rsidRDefault="00F640D8" w:rsidP="000C5F70">
      <w:pPr>
        <w:pStyle w:val="a2"/>
        <w:ind w:firstLine="0"/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2" w:tooltip="Kundu, 2016 #1" w:history="1">
        <w:r w:rsidR="008B4F78" w:rsidRPr="008B4F78">
          <w:rPr>
            <w:rStyle w:val="aa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r w:rsidR="00B14520">
        <w:fldChar w:fldCharType="begin"/>
      </w:r>
      <w:r w:rsidR="00B14520">
        <w:instrText xml:space="preserve"> HYPERLINK \l "Eq_3_35" </w:instrText>
      </w:r>
      <w:r w:rsidR="00B14520">
        <w:fldChar w:fldCharType="separate"/>
      </w:r>
      <w:r w:rsidR="00E719C1" w:rsidRPr="0010215F">
        <w:rPr>
          <w:rStyle w:val="aa"/>
        </w:rPr>
        <w:t>3.35</w:t>
      </w:r>
      <w:r w:rsidR="00B14520">
        <w:rPr>
          <w:rStyle w:val="aa"/>
        </w:rPr>
        <w:fldChar w:fldCharType="end"/>
      </w:r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2958CE">
        <w:rPr>
          <w:rFonts w:hint="eastAsia"/>
        </w:rPr>
        <w:t>不仅是</w:t>
      </w:r>
      <w:r w:rsidR="002E2C50">
        <w:rPr>
          <w:rFonts w:hint="eastAsia"/>
        </w:rPr>
        <w:t>联系的，</w:t>
      </w:r>
      <w:r w:rsidR="002958CE">
        <w:rPr>
          <w:rFonts w:hint="eastAsia"/>
        </w:rPr>
        <w:t>而且是</w:t>
      </w:r>
      <w:r w:rsidR="002E2C50">
        <w:rPr>
          <w:rFonts w:hint="eastAsia"/>
        </w:rPr>
        <w:t>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2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4303D455" w:rsidR="007E4988" w:rsidRDefault="003A340E" w:rsidP="0093142D">
      <w:pPr>
        <w:pStyle w:val="a2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a"/>
          </w:rPr>
          <w:t>3.3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a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EB2160" w:rsidP="0093142D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04F58D29" w:rsidR="00F60777" w:rsidRDefault="001D7774" w:rsidP="00F60777">
      <w:pPr>
        <w:pStyle w:val="a2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a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EB2160" w:rsidP="00F6077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5B350DEC" w:rsidR="00B45936" w:rsidRDefault="00B45936" w:rsidP="00FE40BC">
      <w:pPr>
        <w:pStyle w:val="a2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6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4" w:tooltip="Vallis, 2017 #4" w:history="1">
        <w:r w:rsidR="008B4F78" w:rsidRPr="008B4F78">
          <w:rPr>
            <w:rStyle w:val="aa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208C4C7F" w:rsidR="00812AD0" w:rsidRPr="00812AD0" w:rsidRDefault="00E347C1" w:rsidP="00812AD0">
      <w:pPr>
        <w:pStyle w:val="a2"/>
      </w:pPr>
      <w:r>
        <w:rPr>
          <w:rFonts w:hint="eastAsia"/>
        </w:rPr>
        <w:t>另外，</w:t>
      </w:r>
      <w:r w:rsidR="00812AD0">
        <w:rPr>
          <w:rFonts w:hint="eastAsia"/>
        </w:rPr>
        <w:t>吴望一</w:t>
      </w:r>
      <w:r w:rsidR="00265A3B">
        <w:rPr>
          <w:rFonts w:hint="eastAsia"/>
        </w:rPr>
        <w:t>（</w:t>
      </w:r>
      <w:r w:rsidR="00265A3B">
        <w:rPr>
          <w:rFonts w:hint="eastAsia"/>
        </w:rPr>
        <w:t>1</w:t>
      </w:r>
      <w:r w:rsidR="00265A3B">
        <w:t>982</w:t>
      </w:r>
      <w:r w:rsidR="00265A3B">
        <w:rPr>
          <w:rFonts w:hint="eastAsia"/>
        </w:rPr>
        <w:t>）</w:t>
      </w:r>
      <w:r w:rsidR="00812AD0">
        <w:rPr>
          <w:rFonts w:hint="eastAsia"/>
        </w:rPr>
        <w:t>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6" w:tooltip="吴望一, 1982 #5" w:history="1">
        <w:r w:rsidR="008B4F78" w:rsidRPr="008B4F78">
          <w:rPr>
            <w:rStyle w:val="aa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7" w:tooltip="吴望一, 1982 #6" w:history="1">
        <w:r w:rsidR="008B4F78" w:rsidRPr="008B4F78">
          <w:rPr>
            <w:rStyle w:val="aa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 w:rsidR="00FE6174">
        <w:rPr>
          <w:rFonts w:hint="eastAsia"/>
        </w:rPr>
        <w:t>一维</w:t>
      </w:r>
      <w:r>
        <w:rPr>
          <w:rFonts w:hint="eastAsia"/>
        </w:rPr>
        <w:t>RTT</w:t>
      </w:r>
      <w:r>
        <w:rPr>
          <w:rFonts w:hint="eastAsia"/>
        </w:rPr>
        <w:t>及其微分形式在曲线曲面情形下的推广</w:t>
      </w:r>
      <w:r w:rsidR="00D43E2B">
        <w:rPr>
          <w:rFonts w:hint="eastAsia"/>
        </w:rPr>
        <w:t>，正如</w:t>
      </w:r>
      <w:r w:rsidR="005F5655">
        <w:rPr>
          <w:rFonts w:hint="eastAsia"/>
        </w:rPr>
        <w:t>Gree</w:t>
      </w:r>
      <w:r w:rsidR="005F5655">
        <w:t>n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Gauss</w:t>
      </w:r>
      <w:r w:rsidR="005F5655">
        <w:rPr>
          <w:rFonts w:hint="eastAsia"/>
        </w:rPr>
        <w:t>,</w:t>
      </w:r>
      <w:r w:rsidR="005F5655">
        <w:t xml:space="preserve"> </w:t>
      </w:r>
      <w:r w:rsidR="00D43E2B">
        <w:rPr>
          <w:rFonts w:hint="eastAsia"/>
        </w:rPr>
        <w:t>Stokes</w:t>
      </w:r>
      <w:r w:rsidR="005F5655">
        <w:rPr>
          <w:rFonts w:hint="eastAsia"/>
        </w:rPr>
        <w:t>公式是</w:t>
      </w:r>
      <w:r w:rsidR="00D43E2B">
        <w:rPr>
          <w:rFonts w:hint="eastAsia"/>
        </w:rPr>
        <w:t>Newton</w:t>
      </w:r>
      <w:r w:rsidR="00D43E2B">
        <w:t>-Leibniz</w:t>
      </w:r>
      <w:r w:rsidR="00D43E2B">
        <w:rPr>
          <w:rFonts w:hint="eastAsia"/>
        </w:rPr>
        <w:t>公式</w:t>
      </w:r>
      <w:r w:rsidR="005F5655">
        <w:rPr>
          <w:rFonts w:hint="eastAsia"/>
        </w:rPr>
        <w:t>在高维情形下的推广</w:t>
      </w:r>
      <w:r w:rsidR="005F5655">
        <w:rPr>
          <w:rFonts w:hint="eastAsia"/>
        </w:rPr>
        <w:t>.</w:t>
      </w:r>
    </w:p>
    <w:p w14:paraId="4F7F7B62" w14:textId="3170C842" w:rsidR="00EA13DE" w:rsidRDefault="00997787" w:rsidP="00C516A7">
      <w:pPr>
        <w:pStyle w:val="a2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a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4" w:tooltip="Vallis, 2017 #4" w:history="1">
        <w:r w:rsidR="008B4F78" w:rsidRPr="008B4F78">
          <w:rPr>
            <w:rStyle w:val="aa"/>
          </w:rPr>
          <w:fldChar w:fldCharType="begin"/>
        </w:r>
        <w:r w:rsidR="008B4F78" w:rsidRPr="008B4F78">
          <w:rPr>
            <w:rStyle w:val="aa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8B4F78" w:rsidRPr="008B4F78">
          <w:rPr>
            <w:rStyle w:val="aa"/>
          </w:rPr>
          <w:fldChar w:fldCharType="separate"/>
        </w:r>
        <w:r w:rsidR="008B4F78" w:rsidRPr="008B4F78">
          <w:rPr>
            <w:rStyle w:val="aa"/>
          </w:rPr>
          <w:t>Vallis (2017, pp. 3-7)</w:t>
        </w:r>
        <w:r w:rsidR="008B4F78" w:rsidRPr="008B4F78">
          <w:rPr>
            <w:rStyle w:val="aa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r w:rsidR="008B4F78">
        <w:fldChar w:fldCharType="begin"/>
      </w:r>
      <w:r w:rsidR="008B4F78">
        <w:instrText xml:space="preserve"> </w:instrText>
      </w:r>
      <w:r w:rsidR="008B4F78">
        <w:rPr>
          <w:rFonts w:hint="eastAsia"/>
        </w:rPr>
        <w:instrText>HYPERLINK \l "_ENREF_6" \o "</w:instrText>
      </w:r>
      <w:r w:rsidR="008B4F78">
        <w:rPr>
          <w:rFonts w:hint="eastAsia"/>
        </w:rPr>
        <w:instrText>吴望一</w:instrText>
      </w:r>
      <w:r w:rsidR="008B4F78">
        <w:rPr>
          <w:rFonts w:hint="eastAsia"/>
        </w:rPr>
        <w:instrText>, 1982 #5"</w:instrText>
      </w:r>
      <w:r w:rsidR="008B4F78">
        <w:instrText xml:space="preserve"> </w:instrText>
      </w:r>
      <w:r w:rsidR="008B4F78">
        <w:fldChar w:fldCharType="separate"/>
      </w:r>
      <w:r w:rsidR="008B4F78" w:rsidRPr="008B4F78">
        <w:rPr>
          <w:rStyle w:val="aa"/>
        </w:rPr>
        <w:fldChar w:fldCharType="begin"/>
      </w:r>
      <w:r w:rsidR="008B4F78" w:rsidRPr="008B4F78">
        <w:rPr>
          <w:rStyle w:val="aa"/>
          <w:rFonts w:hint="eastAsia"/>
        </w:rPr>
        <w:instrText xml:space="preserve"> ADDIN EN.CITE &lt;EndNote&gt;&lt;Cite AuthorYear="1"&gt;&lt;Author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Author&gt;&lt;Year&gt;1982&lt;/Year&gt;&lt;RecNum&gt;5&lt;/RecNum&gt;&lt;Pages&gt;135-138&lt;/Pages&gt;&lt;DisplayText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吴望一</w:instrText>
      </w:r>
      <w:r w:rsidR="008B4F78" w:rsidRPr="008B4F78">
        <w:rPr>
          <w:rStyle w:val="aa"/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流体力学</w:instrText>
      </w:r>
      <w:r w:rsidR="008B4F78" w:rsidRPr="008B4F78">
        <w:rPr>
          <w:rStyle w:val="aa"/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B4F78" w:rsidRPr="008B4F78">
        <w:rPr>
          <w:rStyle w:val="aa"/>
          <w:rFonts w:hint="eastAsia"/>
        </w:rPr>
        <w:instrText>上册</w:instrText>
      </w:r>
      <w:r w:rsidR="008B4F78" w:rsidRPr="008B4F78">
        <w:rPr>
          <w:rStyle w:val="aa"/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</w:instrText>
      </w:r>
      <w:r w:rsidR="008B4F78" w:rsidRPr="008B4F78">
        <w:rPr>
          <w:rStyle w:val="aa"/>
          <w:rFonts w:hint="eastAsia"/>
        </w:rPr>
        <w:instrText>&lt;/style&gt;&lt;/pub-location&gt;&lt;publisher&gt;&lt;style face="normal" font="default" charset="134" size="100%"&gt;</w:instrText>
      </w:r>
      <w:r w:rsidR="008B4F78" w:rsidRPr="008B4F78">
        <w:rPr>
          <w:rStyle w:val="aa"/>
          <w:rFonts w:hint="eastAsia"/>
        </w:rPr>
        <w:instrText>北京大学出版社</w:instrText>
      </w:r>
      <w:r w:rsidR="008B4F78" w:rsidRPr="008B4F78">
        <w:rPr>
          <w:rStyle w:val="aa"/>
          <w:rFonts w:hint="eastAsia"/>
        </w:rPr>
        <w:instrText>&lt;/style&gt;&lt;/publishe</w:instrText>
      </w:r>
      <w:r w:rsidR="008B4F78" w:rsidRPr="008B4F78">
        <w:rPr>
          <w:rStyle w:val="aa"/>
        </w:rPr>
        <w:instrText>r&gt;&lt;urls&gt;&lt;/urls&gt;&lt;/record&gt;&lt;/Cite&gt;&lt;/EndNote&gt;</w:instrText>
      </w:r>
      <w:r w:rsidR="008B4F78" w:rsidRPr="008B4F78">
        <w:rPr>
          <w:rStyle w:val="aa"/>
        </w:rPr>
        <w:fldChar w:fldCharType="separate"/>
      </w:r>
      <w:r w:rsidR="008B4F78" w:rsidRPr="008B4F78">
        <w:rPr>
          <w:rStyle w:val="aa"/>
          <w:rFonts w:hint="eastAsia"/>
        </w:rPr>
        <w:t>吴望一</w:t>
      </w:r>
      <w:r w:rsidR="008B4F78" w:rsidRPr="008B4F78">
        <w:rPr>
          <w:rStyle w:val="aa"/>
          <w:rFonts w:hint="eastAsia"/>
        </w:rPr>
        <w:t xml:space="preserve"> (1982a, pp. 135-138)</w:t>
      </w:r>
      <w:r w:rsidR="008B4F78" w:rsidRPr="008B4F78">
        <w:rPr>
          <w:rStyle w:val="aa"/>
        </w:rPr>
        <w:fldChar w:fldCharType="end"/>
      </w:r>
      <w:r w:rsidR="008B4F78">
        <w:fldChar w:fldCharType="end"/>
      </w:r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DC2D05">
        <w:rPr>
          <w:rFonts w:hint="eastAsia"/>
        </w:rPr>
        <w:t>：</w:t>
      </w:r>
    </w:p>
    <w:p w14:paraId="78F9FC8B" w14:textId="626F826B" w:rsidR="002C312A" w:rsidRPr="002822A9" w:rsidRDefault="00EB2160" w:rsidP="002C312A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0B14DFF4" w:rsidR="002822A9" w:rsidRPr="003754D2" w:rsidRDefault="002822A9" w:rsidP="003754D2">
      <w:pPr>
        <w:pStyle w:val="a2"/>
        <w:ind w:firstLine="0"/>
      </w:pPr>
      <w:r w:rsidRPr="003754D2">
        <w:rPr>
          <w:rFonts w:hint="eastAsia"/>
        </w:rPr>
        <w:t>在推导中</w:t>
      </w:r>
      <w:r w:rsidR="0001428C" w:rsidRPr="003754D2">
        <w:rPr>
          <w:rFonts w:hint="eastAsia"/>
        </w:rPr>
        <w:t>利用了</w:t>
      </w:r>
      <w:r w:rsidRPr="003754D2">
        <w:rPr>
          <w:rFonts w:hint="eastAsia"/>
        </w:rPr>
        <w:t>（</w:t>
      </w:r>
      <w:r w:rsidRPr="003754D2">
        <w:rPr>
          <w:rFonts w:hint="eastAsia"/>
        </w:rPr>
        <w:t>1</w:t>
      </w:r>
      <w:r w:rsidRPr="003754D2">
        <w:rPr>
          <w:rFonts w:hint="eastAsia"/>
        </w:rPr>
        <w:t>）（</w:t>
      </w:r>
      <w:r w:rsidRPr="003754D2">
        <w:rPr>
          <w:rFonts w:hint="eastAsia"/>
        </w:rPr>
        <w:t>2</w:t>
      </w:r>
      <w:r w:rsidRPr="003754D2">
        <w:rPr>
          <w:rFonts w:hint="eastAsia"/>
        </w:rPr>
        <w:t>）</w:t>
      </w:r>
      <w:r w:rsidRPr="003754D2">
        <w:rPr>
          <w:rFonts w:hint="eastAsia"/>
        </w:rPr>
        <w:t>.</w:t>
      </w:r>
      <w:r w:rsidR="00DC2D05" w:rsidRPr="003754D2">
        <w:t xml:space="preserve"> </w:t>
      </w:r>
      <w:r w:rsidR="00DC2D05" w:rsidRPr="003754D2">
        <w:rPr>
          <w:rFonts w:hint="eastAsia"/>
        </w:rPr>
        <w:t>这种推导方法在数学上不严格，然而物理意义较清晰，便于</w:t>
      </w:r>
      <w:r w:rsidR="003754D2">
        <w:rPr>
          <w:rFonts w:hint="eastAsia"/>
        </w:rPr>
        <w:t>记忆</w:t>
      </w:r>
      <w:r w:rsidR="003754D2">
        <w:rPr>
          <w:rFonts w:hint="eastAsia"/>
        </w:rPr>
        <w:t>.</w:t>
      </w:r>
      <w:r w:rsidR="003754D2">
        <w:t xml:space="preserve"> </w:t>
      </w:r>
      <w:r w:rsidR="00DC2D05" w:rsidRPr="003754D2">
        <w:rPr>
          <w:rFonts w:hint="eastAsia"/>
        </w:rPr>
        <w:t>应该指出，这种方法不是我的原创</w:t>
      </w:r>
      <w:r w:rsidR="00DC2D05" w:rsidRPr="003754D2"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8" w:name="_Toc97056049"/>
      <w:r>
        <w:rPr>
          <w:rFonts w:hint="eastAsia"/>
        </w:rPr>
        <w:t>第</w:t>
      </w:r>
      <w:r>
        <w:t>1</w:t>
      </w:r>
      <w:r>
        <w:rPr>
          <w:rFonts w:hint="eastAsia"/>
        </w:rPr>
        <w:t>题</w:t>
      </w:r>
      <w:bookmarkEnd w:id="8"/>
    </w:p>
    <w:p w14:paraId="1AF17588" w14:textId="7EA35D9E" w:rsidR="00D40332" w:rsidRDefault="00230C5E" w:rsidP="0024297B">
      <w:pPr>
        <w:pStyle w:val="21"/>
      </w:pPr>
      <w:bookmarkStart w:id="9" w:name="_Toc97056050"/>
      <w:r>
        <w:rPr>
          <w:rFonts w:hint="eastAsia"/>
        </w:rPr>
        <w:t>问题描述</w:t>
      </w:r>
      <w:bookmarkEnd w:id="9"/>
    </w:p>
    <w:p w14:paraId="5C4B6E95" w14:textId="22B0055E" w:rsidR="0024297B" w:rsidRPr="0024297B" w:rsidRDefault="00565F96" w:rsidP="00E124FB">
      <w:pPr>
        <w:pStyle w:val="a2"/>
        <w:ind w:firstLine="0"/>
        <w:rPr>
          <w:rFonts w:hint="eastAsia"/>
        </w:rPr>
      </w:pPr>
      <w:r>
        <w:rPr>
          <w:noProof/>
        </w:rPr>
        <w:drawing>
          <wp:inline distT="0" distB="0" distL="0" distR="0" wp14:anchorId="55CABE97" wp14:editId="4086BC71">
            <wp:extent cx="5274310" cy="266700"/>
            <wp:effectExtent l="0" t="0" r="254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66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1"/>
      </w:pPr>
      <w:bookmarkStart w:id="10" w:name="_Toc97056051"/>
      <w:r>
        <w:rPr>
          <w:rFonts w:hint="eastAsia"/>
        </w:rPr>
        <w:t>解决方案</w:t>
      </w:r>
      <w:bookmarkEnd w:id="10"/>
    </w:p>
    <w:p w14:paraId="1B7E7C80" w14:textId="4EBF636B" w:rsidR="00E91A37" w:rsidRDefault="00E91A37" w:rsidP="00E91A37">
      <w:pPr>
        <w:pStyle w:val="a2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a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EB2160" w:rsidP="00E91A37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1F55EFBE" w:rsidR="00E91A37" w:rsidRDefault="00E91A37" w:rsidP="00E91A37">
      <w:pPr>
        <w:pStyle w:val="a2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271F2">
        <w:rPr>
          <w:rStyle w:val="af6"/>
          <w:rFonts w:hint="eastAsia"/>
        </w:rPr>
        <w:t>控制体</w:t>
      </w:r>
      <w:r w:rsidR="008F4CC2">
        <w:rPr>
          <w:rStyle w:val="af6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a"/>
            <w:rFonts w:hint="eastAsia"/>
          </w:rPr>
          <w:t>积分号下求导定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1" w:name="_Toc97056052"/>
      <w:r>
        <w:rPr>
          <w:rFonts w:hint="eastAsia"/>
        </w:rPr>
        <w:t>第2题</w:t>
      </w:r>
      <w:bookmarkEnd w:id="11"/>
    </w:p>
    <w:p w14:paraId="513959AD" w14:textId="7471784D" w:rsidR="0004405E" w:rsidRDefault="0004405E" w:rsidP="0004405E">
      <w:pPr>
        <w:pStyle w:val="21"/>
      </w:pPr>
      <w:bookmarkStart w:id="12" w:name="_Toc97056053"/>
      <w:r>
        <w:rPr>
          <w:rFonts w:hint="eastAsia"/>
        </w:rPr>
        <w:t>问题描述</w:t>
      </w:r>
      <w:bookmarkEnd w:id="12"/>
    </w:p>
    <w:p w14:paraId="40212A1E" w14:textId="19A75821" w:rsidR="0004405E" w:rsidRDefault="0004405E" w:rsidP="00EA66FE">
      <w:pPr>
        <w:pStyle w:val="a2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20F4F9C" wp14:editId="00CBFF70">
            <wp:extent cx="4997300" cy="3822279"/>
            <wp:effectExtent l="0" t="0" r="0" b="698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005195" cy="382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6021B62A" w:rsidR="0004405E" w:rsidRDefault="0004405E" w:rsidP="0004405E">
      <w:pPr>
        <w:pStyle w:val="21"/>
      </w:pPr>
      <w:bookmarkStart w:id="13" w:name="_Toc97056054"/>
      <w:r>
        <w:rPr>
          <w:rFonts w:hint="eastAsia"/>
        </w:rPr>
        <w:t>解决方案</w:t>
      </w:r>
      <w:bookmarkEnd w:id="13"/>
    </w:p>
    <w:p w14:paraId="5B640AC0" w14:textId="77777777" w:rsidR="00E1356A" w:rsidRDefault="009A7094" w:rsidP="003F78DF">
      <w:pPr>
        <w:pStyle w:val="a2"/>
      </w:pPr>
      <w:r>
        <w:rPr>
          <w:rFonts w:hint="eastAsia"/>
        </w:rPr>
        <w:t>从</w:t>
      </w:r>
      <w:r w:rsidR="00946CCE">
        <w:rPr>
          <w:rFonts w:hint="eastAsia"/>
        </w:rPr>
        <w:t>左上象限</w:t>
      </w:r>
      <w:r w:rsidR="00A67360">
        <w:rPr>
          <w:rFonts w:hint="eastAsia"/>
        </w:rPr>
        <w:t>起，按逆时针方向，为四个数据点依次编号</w:t>
      </w:r>
      <w:r w:rsidR="00A67360">
        <w:rPr>
          <w:rFonts w:hint="eastAsia"/>
        </w:rPr>
        <w:t>1</w:t>
      </w:r>
      <w:r w:rsidR="00A67360">
        <w:rPr>
          <w:rFonts w:hint="eastAsia"/>
        </w:rPr>
        <w:t>至</w:t>
      </w:r>
      <w:r w:rsidR="00A67360">
        <w:rPr>
          <w:rFonts w:hint="eastAsia"/>
        </w:rPr>
        <w:t>4</w:t>
      </w:r>
      <w:r w:rsidR="00A67360">
        <w:t>.</w:t>
      </w:r>
    </w:p>
    <w:p w14:paraId="08565CBA" w14:textId="76C76B15" w:rsidR="003F78DF" w:rsidRDefault="00443934" w:rsidP="003F78DF">
      <w:pPr>
        <w:pStyle w:val="a2"/>
      </w:pPr>
      <w:r>
        <w:rPr>
          <w:rFonts w:hint="eastAsia"/>
        </w:rPr>
        <w:t>首先，用线性插值估计</w:t>
      </w:r>
      <w:r>
        <w:rPr>
          <w:rFonts w:hint="eastAsia"/>
        </w:rPr>
        <w:t>A</w:t>
      </w:r>
      <w:r>
        <w:rPr>
          <w:rFonts w:hint="eastAsia"/>
        </w:rPr>
        <w:t>至</w:t>
      </w:r>
      <w:r>
        <w:rPr>
          <w:rFonts w:hint="eastAsia"/>
        </w:rPr>
        <w:t>D</w:t>
      </w:r>
      <w:r>
        <w:rPr>
          <w:rFonts w:hint="eastAsia"/>
        </w:rPr>
        <w:t>点的水平流速梯度</w:t>
      </w:r>
      <w:r w:rsidR="00E1356A">
        <w:rPr>
          <w:rFonts w:hint="eastAsia"/>
        </w:rPr>
        <w:t>：</w:t>
      </w:r>
    </w:p>
    <w:p w14:paraId="06E15224" w14:textId="4CEA8A0A" w:rsidR="00087DCF" w:rsidRPr="00ED5CD6" w:rsidRDefault="00EB2160" w:rsidP="003F78DF">
      <w:pPr>
        <w:pStyle w:val="a2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A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B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4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 w:hint="eastAsia"/>
                        </w:rPr>
                        <m:t>u</m:t>
                      </m:r>
                      <m:r>
                        <w:rPr>
                          <w:rFonts w:ascii="Cambria Math" w:hAnsi="Cambria Math"/>
                        </w:rPr>
                        <m:t>,v</m:t>
                      </m:r>
                    </m:e>
                  </m:d>
                  <m:ctrlPr>
                    <w:rPr>
                      <w:rFonts w:ascii="Cambria Math" w:hAnsi="Cambria Math" w:hint="eastAsia"/>
                      <w:i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3</m:t>
                  </m:r>
                </m:sub>
              </m:sSub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δ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5CBE7A0C" w14:textId="6F8A6B8D" w:rsidR="00ED5CD6" w:rsidRDefault="00ED5CD6" w:rsidP="00ED5CD6">
      <w:pPr>
        <w:pStyle w:val="a2"/>
        <w:ind w:firstLine="0"/>
      </w:pPr>
      <w:r>
        <w:rPr>
          <w:rFonts w:hint="eastAsia"/>
        </w:rPr>
        <w:t>然后，用线性插值估计</w:t>
      </w:r>
      <w:r>
        <w:rPr>
          <w:rFonts w:hint="eastAsia"/>
        </w:rPr>
        <w:t>E</w:t>
      </w:r>
      <w:r>
        <w:rPr>
          <w:rFonts w:hint="eastAsia"/>
        </w:rPr>
        <w:t>点的水平流速</w:t>
      </w:r>
      <w:r w:rsidR="00C74C96">
        <w:rPr>
          <w:rFonts w:hint="eastAsia"/>
        </w:rPr>
        <w:t>梯度</w:t>
      </w:r>
      <w:r>
        <w:rPr>
          <w:rFonts w:hint="eastAsia"/>
        </w:rPr>
        <w:t>：</w:t>
      </w:r>
    </w:p>
    <w:p w14:paraId="44BC50D2" w14:textId="3DCC5A66" w:rsidR="00C74C96" w:rsidRPr="00E866AE" w:rsidRDefault="00EB2160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x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B</m:t>
                  </m:r>
                </m:sub>
              </m:sSub>
            </m:e>
          </m:d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y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u,v</m:t>
                      </m:r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m:rPr>
              <m:aln/>
            </m:rPr>
            <w:rPr>
              <w:rFonts w:ascii="Cambria Math" w:hAnsi="Cambria Math"/>
            </w:rPr>
            <m:t>≈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d>
            <m:dPr>
              <m:begChr m:val="（"/>
              <m:endChr m:val="）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u,v</m:t>
                          </m:r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.</m:t>
          </m:r>
        </m:oMath>
      </m:oMathPara>
    </w:p>
    <w:p w14:paraId="63B4C229" w14:textId="64F9AC04" w:rsidR="00E866AE" w:rsidRDefault="00E866AE" w:rsidP="00ED6E57">
      <w:pPr>
        <w:pStyle w:val="a2"/>
      </w:pPr>
      <w:r>
        <w:rPr>
          <w:rFonts w:hint="eastAsia"/>
        </w:rPr>
        <w:t>假定</w:t>
      </w:r>
      <w:r w:rsidR="00ED6E57">
        <w:rPr>
          <w:rFonts w:hint="eastAsia"/>
        </w:rPr>
        <w:t>：</w:t>
      </w:r>
      <w:r w:rsidR="007F04C1">
        <w:t>1</w:t>
      </w:r>
      <w:r w:rsidR="007F04C1">
        <w:rPr>
          <w:rFonts w:hint="eastAsia"/>
        </w:rPr>
        <w:t>）</w:t>
      </w:r>
      <w:r>
        <w:rPr>
          <w:rFonts w:hint="eastAsia"/>
        </w:rPr>
        <w:t>流体为不可压缩的</w:t>
      </w:r>
      <w:r w:rsidR="00ED6E57">
        <w:rPr>
          <w:rFonts w:hint="eastAsia"/>
        </w:rPr>
        <w:t>，从而有</w:t>
      </w:r>
      <w:r>
        <w:rPr>
          <w:rFonts w:hint="eastAsia"/>
        </w:rPr>
        <w:t>连续方程</w:t>
      </w:r>
    </w:p>
    <w:p w14:paraId="00D4B57C" w14:textId="66180E66" w:rsidR="00ED6E57" w:rsidRPr="007F04C1" w:rsidRDefault="00EB2160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u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x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v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y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w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r>
            <w:rPr>
              <w:rFonts w:ascii="Cambria Math" w:hAnsi="Cambria Math"/>
            </w:rPr>
            <m:t>≡0;</m:t>
          </m:r>
        </m:oMath>
      </m:oMathPara>
    </w:p>
    <w:p w14:paraId="66E246DC" w14:textId="0D97B42A" w:rsidR="007F04C1" w:rsidRDefault="007F04C1" w:rsidP="00ED5CD6">
      <w:pPr>
        <w:pStyle w:val="a2"/>
        <w:ind w:firstLine="0"/>
      </w:pPr>
      <w:r>
        <w:rPr>
          <w:rFonts w:hint="eastAsia"/>
        </w:rPr>
        <w:t>2</w:t>
      </w:r>
      <w:r>
        <w:rPr>
          <w:rFonts w:hint="eastAsia"/>
        </w:rPr>
        <w:t>）水平流速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上不变，即</w:t>
      </w:r>
    </w:p>
    <w:p w14:paraId="0FE76E47" w14:textId="733F18DC" w:rsidR="007F04C1" w:rsidRPr="00974514" w:rsidRDefault="00EB2160" w:rsidP="00ED5CD6">
      <w:pPr>
        <w:pStyle w:val="a2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∂</m:t>
              </m:r>
              <m:r>
                <w:rPr>
                  <w:rFonts w:ascii="Cambria Math" w:hAnsi="Cambria Math"/>
                </w:rPr>
                <m:t>z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u,v</m:t>
              </m:r>
            </m:e>
          </m:d>
          <m:r>
            <w:rPr>
              <w:rFonts w:ascii="Cambria Math" w:hAnsi="Cambria Math"/>
            </w:rPr>
            <m:t>≡0.</m:t>
          </m:r>
        </m:oMath>
      </m:oMathPara>
    </w:p>
    <w:p w14:paraId="56A9A03D" w14:textId="19530446" w:rsidR="00974514" w:rsidRDefault="00974514" w:rsidP="00ED5CD6">
      <w:pPr>
        <w:pStyle w:val="a2"/>
        <w:ind w:firstLine="0"/>
      </w:pPr>
      <w:r>
        <w:rPr>
          <w:rFonts w:hint="eastAsia"/>
        </w:rPr>
        <w:t>从而，</w:t>
      </w:r>
      <w:r w:rsidR="00AD229A">
        <w:rPr>
          <w:rFonts w:hint="eastAsia"/>
        </w:rPr>
        <w:t>E</w:t>
      </w:r>
      <w:r w:rsidR="00AD229A">
        <w:rPr>
          <w:rFonts w:hint="eastAsia"/>
        </w:rPr>
        <w:t>点上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z=z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垂直流速</w:t>
      </w:r>
    </w:p>
    <w:p w14:paraId="669B759D" w14:textId="21FF7757" w:rsidR="00974514" w:rsidRPr="00866F96" w:rsidRDefault="00EB2160" w:rsidP="00ED5CD6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</m:t>
              </m:r>
            </m:e>
          </m:d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+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w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z</m:t>
                          </m:r>
                        </m:den>
                      </m:f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nary>
            <m:naryPr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0</m:t>
              </m:r>
            </m:sub>
            <m:sup>
              <m:r>
                <w:rPr>
                  <w:rFonts w:ascii="Cambria Math" w:hAnsi="Cambria Math"/>
                </w:rPr>
                <m:t>z</m:t>
              </m:r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u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x</m:t>
                              </m:r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  <m:f>
                            <m:f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v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num>
                            <m:den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∂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den>
                          </m:f>
                        </m:e>
                      </m:d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sub>
              </m:sSub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z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0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d>
                <m:dPr>
                  <m:begChr m:val="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den>
                      </m:f>
                      <m:r>
                        <w:rPr>
                          <w:rFonts w:ascii="Cambria Math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</w:rPr>
                          </m:ctrlPr>
                        </m:fPr>
                        <m:num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∂</m:t>
                          </m:r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den>
                      </m:f>
                    </m:e>
                  </m:d>
                </m:e>
              </m:d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E</m:t>
              </m:r>
            </m:sub>
          </m:sSub>
          <m:r>
            <w:rPr>
              <w:rFonts w:ascii="Cambria Math" w:hAnsi="Cambria Math" w:hint="eastAsia"/>
            </w:rPr>
            <m:t>z</m:t>
          </m:r>
          <m:r>
            <w:rPr>
              <w:rFonts w:ascii="Cambria Math" w:hAnsi="Cambria Math"/>
            </w:rPr>
            <m:t>.</m:t>
          </m:r>
        </m:oMath>
      </m:oMathPara>
    </w:p>
    <w:p w14:paraId="6091F5FB" w14:textId="15135D14" w:rsidR="00866F96" w:rsidRPr="00BF094A" w:rsidRDefault="00866F96" w:rsidP="00ED5CD6">
      <w:pPr>
        <w:pStyle w:val="a2"/>
        <w:ind w:firstLine="0"/>
        <w:rPr>
          <w:i/>
        </w:rPr>
      </w:pPr>
      <w:r>
        <w:rPr>
          <w:rFonts w:hint="eastAsia"/>
        </w:rPr>
        <w:t>代入数据</w:t>
      </w:r>
      <w:r w:rsidR="000A21EB">
        <w:rPr>
          <w:rFonts w:hint="eastAsia"/>
        </w:rPr>
        <w:t>，</w:t>
      </w:r>
      <w:r>
        <w:rPr>
          <w:rFonts w:hint="eastAsia"/>
        </w:rPr>
        <w:t>得</w:t>
      </w:r>
      <w:r w:rsidR="00055E79">
        <w:rPr>
          <w:rFonts w:hint="eastAsia"/>
        </w:rPr>
        <w:t>E</w:t>
      </w:r>
      <w:r w:rsidR="00055E79">
        <w:rPr>
          <w:rFonts w:hint="eastAsia"/>
        </w:rPr>
        <w:t>点</w:t>
      </w:r>
      <w:r w:rsidR="00055E79">
        <w:t>50</w:t>
      </w:r>
      <w:r w:rsidR="00055E79">
        <w:rPr>
          <w:rFonts w:hint="eastAsia"/>
        </w:rPr>
        <w:t>米深处垂直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w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E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-50</m:t>
            </m:r>
          </m:e>
        </m:d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6.83</m:t>
        </m:r>
        <m:r>
          <w:rPr>
            <w:rFonts w:ascii="Cambria Math" w:hAnsi="Cambria Math"/>
          </w:rPr>
          <m:t>×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</m:oMath>
      <w:r w:rsidR="00281BC9">
        <w:rPr>
          <w:rFonts w:hint="eastAsia"/>
        </w:rPr>
        <w:t xml:space="preserve"> </w:t>
      </w:r>
      <w:r w:rsidR="00A36221">
        <w:rPr>
          <w:rFonts w:hint="eastAsia"/>
        </w:rPr>
        <w:t>(</w:t>
      </w:r>
      <w:r w:rsidR="00281BC9">
        <w:t>m/s</w:t>
      </w:r>
      <w:r w:rsidR="00A36221">
        <w:t>)</w:t>
      </w:r>
      <w:r w:rsidR="00281BC9">
        <w:t>.</w:t>
      </w:r>
    </w:p>
    <w:p w14:paraId="5066CDAE" w14:textId="59606294" w:rsidR="00DB6F83" w:rsidRDefault="00DB6F83" w:rsidP="00DB6F83">
      <w:pPr>
        <w:pStyle w:val="1"/>
        <w:spacing w:before="156" w:after="156"/>
      </w:pPr>
      <w:bookmarkStart w:id="14" w:name="_Toc97056055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4"/>
    </w:p>
    <w:p w14:paraId="61B29B9C" w14:textId="3EDB06C5" w:rsidR="008B4F78" w:rsidRPr="008B4F78" w:rsidRDefault="008B4F78" w:rsidP="008B4F78">
      <w:pPr>
        <w:pStyle w:val="a2"/>
      </w:pPr>
      <w:r>
        <w:rPr>
          <w:rFonts w:hint="eastAsia"/>
        </w:rPr>
        <w:t>“</w:t>
      </w:r>
      <w:r w:rsidRPr="008B4F78">
        <w:t>TEOS-10 is based on a Gibbs function formulation from which all thermodynamic properties of seawater (density, enthalpy, entropy sound speed, etc.) can be derived in a thermodynamically consistent manner. TEOS-10 was adopted by the Intergovernmental Oceanographic Commission at its 25th Assembly in June 2009 to replace EOS-80 as the official description of seawater and ice properties in marine science.</w:t>
      </w:r>
      <w:r>
        <w:rPr>
          <w:rFonts w:hint="eastAsia"/>
        </w:rPr>
        <w:t>”</w:t>
      </w:r>
      <w:r>
        <w:fldChar w:fldCharType="begin"/>
      </w:r>
      <w:r>
        <w:instrText xml:space="preserve"> ADDIN EN.CITE &lt;EndNote&gt;&lt;Cite&gt;&lt;Author&gt;http://www.teos-10.org/index.htm&lt;/Author&gt;&lt;RecNum&gt;9&lt;/RecNum&gt;&lt;DisplayText&gt;(http://www.teos-10.org/index.htm)&lt;/DisplayText&gt;&lt;record&gt;&lt;rec-number&gt;9&lt;/rec-number&gt;&lt;foreign-keys&gt;&lt;key app="EN" db-id="sawdzpz07va5vqetx57xr0vyx9zdsx0avr0r" timestamp="1645979356"&gt;9&lt;/key&gt;&lt;/foreign-keys&gt;&lt;ref-type name="Web Page"&gt;12&lt;/ref-type&gt;&lt;contributors&gt;&lt;authors&gt;&lt;author&gt;http://www.teos-10.org/index.htm&lt;/author&gt;&lt;/authors&gt;&lt;/contributors&gt;&lt;titles&gt;&lt;/titles&gt;&lt;volume&gt;2022&lt;/volume&gt;&lt;number&gt;2022-02-28&lt;/number&gt;&lt;dates&gt;&lt;/dates&gt;&lt;urls&gt;&lt;related-urls&gt;&lt;url&gt;http://www.teos-10.org/index.htm&lt;/url&gt;&lt;/related-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http://www.teos-10.org/index.htm,  #9" w:history="1">
        <w:r w:rsidRPr="008B4F78">
          <w:rPr>
            <w:rStyle w:val="aa"/>
          </w:rPr>
          <w:t>http://www.teos-10.org/index.htm</w:t>
        </w:r>
      </w:hyperlink>
      <w:r>
        <w:rPr>
          <w:noProof/>
        </w:rPr>
        <w:t>)</w:t>
      </w:r>
      <w:r>
        <w:fldChar w:fldCharType="end"/>
      </w:r>
    </w:p>
    <w:p w14:paraId="49A2F56F" w14:textId="7E53B2B0" w:rsidR="00DB6F83" w:rsidRDefault="00DB6F83" w:rsidP="00DB6F83">
      <w:pPr>
        <w:pStyle w:val="21"/>
      </w:pPr>
      <w:bookmarkStart w:id="15" w:name="_Toc97056056"/>
      <w:r>
        <w:rPr>
          <w:rFonts w:hint="eastAsia"/>
        </w:rPr>
        <w:t>问题描述</w:t>
      </w:r>
      <w:bookmarkEnd w:id="15"/>
    </w:p>
    <w:p w14:paraId="6BFAFC5A" w14:textId="5A1F5994" w:rsidR="005F65E7" w:rsidRDefault="005F65E7" w:rsidP="005F65E7">
      <w:pPr>
        <w:pStyle w:val="a2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2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7475CE95" w:rsidR="00DB6F83" w:rsidRDefault="00DB6F83" w:rsidP="00DB6F83">
      <w:pPr>
        <w:pStyle w:val="21"/>
      </w:pPr>
      <w:bookmarkStart w:id="16" w:name="_Toc97056057"/>
      <w:r>
        <w:rPr>
          <w:rFonts w:hint="eastAsia"/>
        </w:rPr>
        <w:t>解决方案</w:t>
      </w:r>
      <w:bookmarkEnd w:id="16"/>
    </w:p>
    <w:p w14:paraId="66832AC8" w14:textId="739F76A0" w:rsidR="00BE47D7" w:rsidRDefault="00BE47D7" w:rsidP="00BE47D7">
      <w:pPr>
        <w:pStyle w:val="a2"/>
      </w:pPr>
      <w:r>
        <w:rPr>
          <w:rFonts w:hint="eastAsia"/>
        </w:rPr>
        <w:t>题目未明确指出原始数据中“温度”和“盐度”两词的定义</w:t>
      </w:r>
      <w:r>
        <w:rPr>
          <w:rFonts w:hint="eastAsia"/>
        </w:rPr>
        <w:t>.</w:t>
      </w:r>
      <w:r>
        <w:t xml:space="preserve"> </w:t>
      </w:r>
      <w:r w:rsidR="00867E78">
        <w:rPr>
          <w:rFonts w:hint="eastAsia"/>
        </w:rPr>
        <w:t>若“温度”是指现场（</w:t>
      </w:r>
      <w:r w:rsidR="00867E78">
        <w:rPr>
          <w:rFonts w:hint="eastAsia"/>
        </w:rPr>
        <w:t>i</w:t>
      </w:r>
      <w:r w:rsidR="00867E78">
        <w:t>n-situ</w:t>
      </w:r>
      <w:r w:rsidR="00867E78">
        <w:rPr>
          <w:rFonts w:hint="eastAsia"/>
        </w:rPr>
        <w:t>）温度，而“盐度”的单位是实用盐标（</w:t>
      </w:r>
      <w:proofErr w:type="spellStart"/>
      <w:r w:rsidR="00867E78">
        <w:rPr>
          <w:rFonts w:hint="eastAsia"/>
        </w:rPr>
        <w:t>p</w:t>
      </w:r>
      <w:r w:rsidR="00867E78">
        <w:t>su</w:t>
      </w:r>
      <w:proofErr w:type="spellEnd"/>
      <w:r w:rsidR="00867E78">
        <w:rPr>
          <w:rFonts w:hint="eastAsia"/>
        </w:rPr>
        <w:t>），则</w:t>
      </w:r>
      <w:r w:rsidR="00330FFF">
        <w:rPr>
          <w:rFonts w:hint="eastAsia"/>
        </w:rPr>
        <w:t>当使用</w:t>
      </w:r>
      <w:r w:rsidR="00330FFF">
        <w:rPr>
          <w:rFonts w:hint="eastAsia"/>
        </w:rPr>
        <w:t>TEOS</w:t>
      </w:r>
      <w:r w:rsidR="00330FFF">
        <w:t xml:space="preserve">-10 </w:t>
      </w:r>
      <w:r w:rsidR="00330FFF">
        <w:fldChar w:fldCharType="begin"/>
      </w:r>
      <w:r w:rsidR="00330FFF">
        <w:instrText xml:space="preserve"> ADDIN EN.CITE &lt;EndNote&gt;&lt;Cite&gt;&lt;Author&gt;McDougall&lt;/Author&gt;&lt;Year&gt;2011&lt;/Year&gt;&lt;RecNum&gt;8&lt;/RecNum&gt;&lt;DisplayText&gt;(McDougall et al., 2011)&lt;/DisplayText&gt;&lt;record&gt;&lt;rec-number&gt;8&lt;/rec-number&gt;&lt;foreign-keys&gt;&lt;key app="EN" db-id="sawdzpz07va5vqetx57xr0vyx9zdsx0avr0r" timestamp="1645977911"&gt;8&lt;/key&gt;&lt;/foreign-keys&gt;&lt;ref-type name="Journal Article"&gt;17&lt;/ref-type&gt;&lt;contributors&gt;&lt;authors&gt;&lt;author&gt;McDougall&lt;/author&gt;&lt;author&gt;Trevor J Barker&lt;/author&gt;&lt;author&gt;Paul M&lt;/author&gt;&lt;/authors&gt;&lt;/contributors&gt;&lt;titles&gt;&lt;title&gt;Getting started with TEOS-10 and the Gibbs Seawater (GSW) oceanographic toolbox&lt;/title&gt;&lt;secondary-title&gt;Scor/Iapso WG&lt;/secondary-title&gt;&lt;/titles&gt;&lt;periodical&gt;&lt;full-title&gt;Scor/Iapso WG&lt;/full-title&gt;&lt;/periodical&gt;&lt;pages&gt;1-28&lt;/pages&gt;&lt;volume&gt;127&lt;/volume&gt;&lt;dates&gt;&lt;year&gt;2011&lt;/year&gt;&lt;/dates&gt;&lt;urls&gt;&lt;/urls&gt;&lt;/record&gt;&lt;/Cite&gt;&lt;/EndNote&gt;</w:instrText>
      </w:r>
      <w:r w:rsidR="00330FFF">
        <w:fldChar w:fldCharType="separate"/>
      </w:r>
      <w:r w:rsidR="00330FFF">
        <w:rPr>
          <w:noProof/>
        </w:rPr>
        <w:t>(</w:t>
      </w:r>
      <w:hyperlink w:anchor="_ENREF_3" w:tooltip="McDougall, 2011 #8" w:history="1">
        <w:r w:rsidR="008B4F78" w:rsidRPr="008B4F78">
          <w:rPr>
            <w:rStyle w:val="aa"/>
          </w:rPr>
          <w:t>McDougall et al., 2011</w:t>
        </w:r>
      </w:hyperlink>
      <w:r w:rsidR="00330FFF">
        <w:rPr>
          <w:noProof/>
        </w:rPr>
        <w:t>)</w:t>
      </w:r>
      <w:r w:rsidR="00330FFF">
        <w:fldChar w:fldCharType="end"/>
      </w:r>
      <w:r w:rsidR="00330FFF">
        <w:rPr>
          <w:rFonts w:hint="eastAsia"/>
        </w:rPr>
        <w:t xml:space="preserve"> </w:t>
      </w:r>
      <w:r w:rsidR="00330FFF">
        <w:rPr>
          <w:rFonts w:hint="eastAsia"/>
        </w:rPr>
        <w:t>时，需要先转换为</w:t>
      </w:r>
      <w:r w:rsidR="00330FFF" w:rsidRPr="00330FFF">
        <w:rPr>
          <w:rFonts w:hint="eastAsia"/>
          <w:i/>
        </w:rPr>
        <w:t>Absolut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Salinity</w:t>
      </w:r>
      <w:r w:rsidR="00330FFF">
        <w:t xml:space="preserve"> (TEOS-10) </w:t>
      </w:r>
      <w:r w:rsidR="00330FFF">
        <w:rPr>
          <w:rFonts w:hint="eastAsia"/>
        </w:rPr>
        <w:t>和</w:t>
      </w:r>
      <w:r w:rsidR="00330FFF" w:rsidRPr="00330FFF">
        <w:rPr>
          <w:rFonts w:hint="eastAsia"/>
          <w:i/>
        </w:rPr>
        <w:t>Conservative</w:t>
      </w:r>
      <w:r w:rsidR="00330FFF" w:rsidRPr="00330FFF">
        <w:rPr>
          <w:i/>
        </w:rPr>
        <w:t xml:space="preserve"> </w:t>
      </w:r>
      <w:r w:rsidR="00330FFF" w:rsidRPr="00330FFF">
        <w:rPr>
          <w:rFonts w:hint="eastAsia"/>
          <w:i/>
        </w:rPr>
        <w:t>Temperature</w:t>
      </w:r>
      <w:r w:rsidR="00330FFF">
        <w:t xml:space="preserve"> (TEOS-10)</w:t>
      </w:r>
      <w:r w:rsidR="00AF2119">
        <w:rPr>
          <w:rFonts w:hint="eastAsia"/>
        </w:rPr>
        <w:t>，这需要使用</w:t>
      </w:r>
      <w:r w:rsidR="00AF2119">
        <w:rPr>
          <w:rFonts w:hint="eastAsia"/>
        </w:rPr>
        <w:t>A</w:t>
      </w:r>
      <w:r w:rsidR="00AF2119">
        <w:t>, B</w:t>
      </w:r>
      <w:r w:rsidR="00AF2119">
        <w:rPr>
          <w:rFonts w:hint="eastAsia"/>
        </w:rPr>
        <w:t>两地的位置</w:t>
      </w:r>
      <w:r w:rsidR="00482538">
        <w:rPr>
          <w:rFonts w:hint="eastAsia"/>
        </w:rPr>
        <w:t>，然而题目并未提供</w:t>
      </w:r>
      <w:r w:rsidR="00482538">
        <w:rPr>
          <w:rFonts w:hint="eastAsia"/>
        </w:rPr>
        <w:t>.</w:t>
      </w:r>
      <w:r w:rsidR="00482538">
        <w:t xml:space="preserve"> </w:t>
      </w:r>
      <w:r w:rsidR="000B42CC">
        <w:rPr>
          <w:rFonts w:hint="eastAsia"/>
        </w:rPr>
        <w:t>鉴此</w:t>
      </w:r>
      <w:r w:rsidR="00B14520">
        <w:rPr>
          <w:rFonts w:hint="eastAsia"/>
        </w:rPr>
        <w:t>，</w:t>
      </w:r>
      <w:r w:rsidR="000B42CC">
        <w:rPr>
          <w:rFonts w:hint="eastAsia"/>
        </w:rPr>
        <w:t>我暂且</w:t>
      </w:r>
      <w:r w:rsidR="00A00E9E">
        <w:rPr>
          <w:rFonts w:hint="eastAsia"/>
        </w:rPr>
        <w:t>将</w:t>
      </w:r>
      <w:r w:rsidR="000B42CC">
        <w:rPr>
          <w:rFonts w:hint="eastAsia"/>
        </w:rPr>
        <w:t>原始数据的“温度”和“盐度”理解为</w:t>
      </w:r>
      <w:r w:rsidR="000B42CC" w:rsidRPr="00330FFF">
        <w:rPr>
          <w:rFonts w:hint="eastAsia"/>
          <w:i/>
        </w:rPr>
        <w:t>Absolut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Salinity</w:t>
      </w:r>
      <w:r w:rsidR="000B42CC">
        <w:t xml:space="preserve"> (TEOS-10) </w:t>
      </w:r>
      <w:r w:rsidR="000B42CC">
        <w:rPr>
          <w:rFonts w:hint="eastAsia"/>
        </w:rPr>
        <w:t>和</w:t>
      </w:r>
      <w:r w:rsidR="000B42CC" w:rsidRPr="00330FFF">
        <w:rPr>
          <w:rFonts w:hint="eastAsia"/>
          <w:i/>
        </w:rPr>
        <w:t>Conservative</w:t>
      </w:r>
      <w:r w:rsidR="000B42CC" w:rsidRPr="00330FFF">
        <w:rPr>
          <w:i/>
        </w:rPr>
        <w:t xml:space="preserve"> </w:t>
      </w:r>
      <w:r w:rsidR="000B42CC" w:rsidRPr="00330FFF">
        <w:rPr>
          <w:rFonts w:hint="eastAsia"/>
          <w:i/>
        </w:rPr>
        <w:t>Temperature</w:t>
      </w:r>
      <w:r w:rsidR="000B42CC">
        <w:t xml:space="preserve"> (TEOS-10).</w:t>
      </w:r>
    </w:p>
    <w:p w14:paraId="5DFB9BB9" w14:textId="02B2AA21" w:rsidR="000900F4" w:rsidRDefault="000900F4" w:rsidP="00BE47D7">
      <w:pPr>
        <w:pStyle w:val="a2"/>
      </w:pPr>
      <w:r>
        <w:rPr>
          <w:rFonts w:hint="eastAsia"/>
        </w:rPr>
        <w:t>题中给出的线性</w:t>
      </w:r>
      <w:r>
        <w:rPr>
          <w:rFonts w:hint="eastAsia"/>
        </w:rPr>
        <w:t>EOS</w:t>
      </w:r>
      <w:r w:rsidR="006471EB">
        <w:rPr>
          <w:rFonts w:hint="eastAsia"/>
        </w:rPr>
        <w:t>公式似乎有小笔误</w:t>
      </w:r>
      <w:r w:rsidR="006471EB">
        <w:rPr>
          <w:rFonts w:hint="eastAsia"/>
        </w:rPr>
        <w:t>.</w:t>
      </w:r>
      <w:r w:rsidR="006471EB">
        <w:t xml:space="preserve"> </w:t>
      </w:r>
      <w:r w:rsidR="006471EB">
        <w:rPr>
          <w:rFonts w:hint="eastAsia"/>
        </w:rPr>
        <w:t>我擅自将其更改为</w:t>
      </w:r>
    </w:p>
    <w:p w14:paraId="1B355B8E" w14:textId="51018170" w:rsidR="006471EB" w:rsidRPr="006471EB" w:rsidRDefault="006471EB" w:rsidP="00BE47D7">
      <w:pPr>
        <w:pStyle w:val="a2"/>
      </w:pPr>
      <m:oMathPara>
        <m:oMath>
          <m:r>
            <w:rPr>
              <w:rFonts w:ascii="Cambria Math" w:hAnsi="Cambria Math"/>
            </w:rPr>
            <m:t>ρ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S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4AF21062" w14:textId="2263CEB9" w:rsidR="0052482C" w:rsidRPr="00867E78" w:rsidRDefault="0052482C" w:rsidP="00BE47D7">
      <w:pPr>
        <w:pStyle w:val="a2"/>
      </w:pPr>
      <w:r>
        <w:fldChar w:fldCharType="begin"/>
      </w:r>
      <w:r>
        <w:instrText xml:space="preserve"> REF _Ref96899780 \h </w:instrText>
      </w:r>
      <w:r>
        <w:fldChar w:fldCharType="separate"/>
      </w:r>
      <w:r w:rsidR="00851F72" w:rsidRPr="006D272A">
        <w:t>图</w:t>
      </w:r>
      <w:r w:rsidR="00851F72">
        <w:rPr>
          <w:noProof/>
        </w:rPr>
        <w:t>4</w:t>
      </w:r>
      <w:r w:rsidR="00851F72" w:rsidRPr="006D272A">
        <w:t>.</w:t>
      </w:r>
      <w:r w:rsidR="00851F72">
        <w:rPr>
          <w:noProof/>
        </w:rPr>
        <w:t>1</w:t>
      </w:r>
      <w:r>
        <w:fldChar w:fldCharType="end"/>
      </w:r>
      <w:r>
        <w:rPr>
          <w:rFonts w:hint="eastAsia"/>
        </w:rPr>
        <w:t>展现了使用线性与非线性</w:t>
      </w:r>
      <w:r>
        <w:rPr>
          <w:rFonts w:hint="eastAsia"/>
        </w:rPr>
        <w:t>EOS</w:t>
      </w:r>
      <w:r>
        <w:rPr>
          <w:rFonts w:hint="eastAsia"/>
        </w:rPr>
        <w:t>的计算结果的巨大差异</w:t>
      </w:r>
      <w:r>
        <w:rPr>
          <w:rFonts w:hint="eastAsia"/>
        </w:rPr>
        <w:t>.</w:t>
      </w:r>
    </w:p>
    <w:p w14:paraId="2077241E" w14:textId="51BF35DD" w:rsidR="00CA5E74" w:rsidRDefault="00060796" w:rsidP="00CA5E74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5798468" wp14:editId="7327560D">
            <wp:extent cx="5274310" cy="3894991"/>
            <wp:effectExtent l="0" t="0" r="254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49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50AF4559" w:rsidR="00F40C13" w:rsidRDefault="00F40C13" w:rsidP="00FF587A">
      <w:pPr>
        <w:pStyle w:val="afd"/>
      </w:pPr>
      <w:bookmarkStart w:id="17" w:name="_Ref96899780"/>
      <w:bookmarkStart w:id="18" w:name="_Ref96899775"/>
      <w:r w:rsidRPr="006D272A">
        <w:t>图</w:t>
      </w:r>
      <w:r w:rsidRPr="006D272A">
        <w:fldChar w:fldCharType="begin"/>
      </w:r>
      <w:r w:rsidRPr="006D272A">
        <w:instrText xml:space="preserve"> STYLEREF 1 \s </w:instrText>
      </w:r>
      <w:r w:rsidRPr="006D272A">
        <w:fldChar w:fldCharType="separate"/>
      </w:r>
      <w:r w:rsidR="00851F72">
        <w:rPr>
          <w:noProof/>
        </w:rPr>
        <w:t>4</w:t>
      </w:r>
      <w:r w:rsidRPr="006D272A">
        <w:fldChar w:fldCharType="end"/>
      </w:r>
      <w:r w:rsidRPr="006D272A">
        <w:t>.</w:t>
      </w:r>
      <w:fldSimple w:instr=" SEQ Figure \* ARABIC \s 1 ">
        <w:r w:rsidR="00851F72">
          <w:rPr>
            <w:noProof/>
          </w:rPr>
          <w:t>1</w:t>
        </w:r>
      </w:fldSimple>
      <w:bookmarkEnd w:id="17"/>
      <w:r w:rsidRPr="006D272A">
        <w:t xml:space="preserve"> </w:t>
      </w:r>
      <w:r w:rsidR="009266E8">
        <w:t xml:space="preserve"> </w:t>
      </w:r>
      <w:r w:rsidR="006D272A" w:rsidRPr="006D272A">
        <w:t>Site A</w:t>
      </w:r>
      <w:r w:rsidR="006D272A" w:rsidRPr="006D272A">
        <w:t>和</w:t>
      </w:r>
      <w:r w:rsidR="006D272A" w:rsidRPr="006D272A">
        <w:t>Site B</w:t>
      </w:r>
      <w:r w:rsidR="006D272A" w:rsidRPr="006D272A">
        <w:t>处的海水密度剖面</w:t>
      </w:r>
      <w:r w:rsidR="006D272A">
        <w:rPr>
          <w:rFonts w:hint="eastAsia"/>
        </w:rPr>
        <w:t>.</w:t>
      </w:r>
      <w:r w:rsidR="006D272A">
        <w:t xml:space="preserve"> </w:t>
      </w:r>
      <w:r w:rsidR="006D272A" w:rsidRPr="006D272A">
        <w:t>蓝点、</w:t>
      </w:r>
      <w:proofErr w:type="gramStart"/>
      <w:r w:rsidR="006D272A" w:rsidRPr="006D272A">
        <w:t>橙圈分别</w:t>
      </w:r>
      <w:proofErr w:type="gramEnd"/>
      <w:r w:rsidR="006D272A" w:rsidRPr="006D272A">
        <w:t>是</w:t>
      </w:r>
      <w:r w:rsidR="006D272A" w:rsidRPr="006D272A">
        <w:t>TEOS-10</w:t>
      </w:r>
      <w:r w:rsidR="006D272A" w:rsidRPr="006D272A">
        <w:t>、</w:t>
      </w:r>
      <w:r w:rsidR="006D272A" w:rsidRPr="006D272A">
        <w:t>Linear EOS</w:t>
      </w:r>
      <w:r w:rsidR="006D272A" w:rsidRPr="006D272A">
        <w:t>的计算结果</w:t>
      </w:r>
      <w:r w:rsidR="00AB30F8">
        <w:rPr>
          <w:rFonts w:hint="eastAsia"/>
        </w:rPr>
        <w:t>，</w:t>
      </w:r>
      <w:r w:rsidR="006D272A">
        <w:rPr>
          <w:rFonts w:hint="eastAsia"/>
        </w:rPr>
        <w:t>蓝实线、橙虚线</w:t>
      </w:r>
      <w:r w:rsidR="00E57E1A">
        <w:rPr>
          <w:rFonts w:hint="eastAsia"/>
        </w:rPr>
        <w:t>分别</w:t>
      </w:r>
      <w:r w:rsidR="006D272A">
        <w:rPr>
          <w:rFonts w:hint="eastAsia"/>
        </w:rPr>
        <w:t>是</w:t>
      </w:r>
      <w:r w:rsidR="000A5BB0" w:rsidRPr="006D272A">
        <w:t>TEOS-10</w:t>
      </w:r>
      <w:r w:rsidR="000A5BB0" w:rsidRPr="006D272A">
        <w:t>、</w:t>
      </w:r>
      <w:r w:rsidR="00F70F85">
        <w:rPr>
          <w:rFonts w:hint="eastAsia"/>
        </w:rPr>
        <w:t>线性</w:t>
      </w:r>
      <w:r w:rsidR="000A5BB0" w:rsidRPr="006D272A">
        <w:t>EOS</w:t>
      </w:r>
      <w:r w:rsidR="000A5BB0">
        <w:rPr>
          <w:rFonts w:hint="eastAsia"/>
        </w:rPr>
        <w:t>数据的插值结果</w:t>
      </w:r>
      <w:r w:rsidR="000A5BB0">
        <w:rPr>
          <w:rFonts w:hint="eastAsia"/>
        </w:rPr>
        <w:t>.</w:t>
      </w:r>
      <w:r w:rsidR="000A5BB0">
        <w:t xml:space="preserve"> </w:t>
      </w:r>
      <w:r w:rsidR="009C44A4">
        <w:rPr>
          <w:rFonts w:hint="eastAsia"/>
        </w:rPr>
        <w:t>注意，</w:t>
      </w:r>
      <w:r w:rsidR="00F70F85">
        <w:rPr>
          <w:rFonts w:hint="eastAsia"/>
        </w:rPr>
        <w:t>下横轴（相应于</w:t>
      </w:r>
      <w:r w:rsidR="00F70F85">
        <w:rPr>
          <w:rFonts w:hint="eastAsia"/>
        </w:rPr>
        <w:t>TEOS</w:t>
      </w:r>
      <w:r w:rsidR="00F70F85">
        <w:t>-10</w:t>
      </w:r>
      <w:r w:rsidR="00F70F85">
        <w:rPr>
          <w:rFonts w:hint="eastAsia"/>
        </w:rPr>
        <w:t>数据）和上横轴（相应于线性</w:t>
      </w:r>
      <w:r w:rsidR="00F70F85">
        <w:t>EOS</w:t>
      </w:r>
      <w:r w:rsidR="00046BA2">
        <w:rPr>
          <w:rFonts w:hint="eastAsia"/>
        </w:rPr>
        <w:t>数据</w:t>
      </w:r>
      <w:r w:rsidR="00F70F85">
        <w:rPr>
          <w:rFonts w:hint="eastAsia"/>
        </w:rPr>
        <w:t>）</w:t>
      </w:r>
      <w:r w:rsidR="00046BA2">
        <w:rPr>
          <w:rFonts w:hint="eastAsia"/>
        </w:rPr>
        <w:t>刻度</w:t>
      </w:r>
      <w:r w:rsidR="007C02B4">
        <w:rPr>
          <w:rFonts w:hint="eastAsia"/>
        </w:rPr>
        <w:t>值</w:t>
      </w:r>
      <w:r w:rsidR="00BD435F">
        <w:rPr>
          <w:rFonts w:hint="eastAsia"/>
        </w:rPr>
        <w:t>有</w:t>
      </w:r>
      <w:r w:rsidR="00046BA2">
        <w:rPr>
          <w:rFonts w:hint="eastAsia"/>
        </w:rPr>
        <w:t>显著</w:t>
      </w:r>
      <w:r w:rsidR="00BD435F">
        <w:rPr>
          <w:rFonts w:hint="eastAsia"/>
        </w:rPr>
        <w:t>差异</w:t>
      </w:r>
      <w:r w:rsidR="00046BA2">
        <w:rPr>
          <w:rFonts w:hint="eastAsia"/>
        </w:rPr>
        <w:t>.</w:t>
      </w:r>
      <w:r w:rsidR="003175D5">
        <w:t xml:space="preserve"> </w:t>
      </w:r>
      <w:r w:rsidR="003175D5">
        <w:rPr>
          <w:rFonts w:hint="eastAsia"/>
        </w:rPr>
        <w:t>该图可用于说明</w:t>
      </w:r>
      <w:r w:rsidR="00070B1B">
        <w:rPr>
          <w:rFonts w:hint="eastAsia"/>
        </w:rPr>
        <w:t>使用</w:t>
      </w:r>
      <w:r w:rsidR="003175D5">
        <w:rPr>
          <w:rFonts w:hint="eastAsia"/>
        </w:rPr>
        <w:t>线性与非线性</w:t>
      </w:r>
      <w:r w:rsidR="003175D5">
        <w:rPr>
          <w:rFonts w:hint="eastAsia"/>
        </w:rPr>
        <w:t>EOS</w:t>
      </w:r>
      <w:r w:rsidR="00070B1B">
        <w:rPr>
          <w:rFonts w:hint="eastAsia"/>
        </w:rPr>
        <w:t>的</w:t>
      </w:r>
      <w:r w:rsidR="0052482C">
        <w:rPr>
          <w:rFonts w:hint="eastAsia"/>
        </w:rPr>
        <w:t>密度</w:t>
      </w:r>
      <w:r w:rsidR="003175D5">
        <w:rPr>
          <w:rFonts w:hint="eastAsia"/>
        </w:rPr>
        <w:t>计算结果的巨大差异</w:t>
      </w:r>
      <w:bookmarkEnd w:id="18"/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23"/>
          <w:footerReference w:type="default" r:id="rId2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9" w:name="_Toc97056058"/>
      <w:r w:rsidRPr="00A06EB2">
        <w:t>References</w:t>
      </w:r>
      <w:bookmarkEnd w:id="19"/>
    </w:p>
    <w:p w14:paraId="553FD265" w14:textId="63F30428" w:rsidR="008B4F78" w:rsidRPr="008B4F78" w:rsidRDefault="00E4704B" w:rsidP="008B4F78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0" w:name="_ENREF_1"/>
      <w:r w:rsidR="008B4F78">
        <w:fldChar w:fldCharType="begin"/>
      </w:r>
      <w:r w:rsidR="008B4F78">
        <w:instrText xml:space="preserve"> HYPERLINK "http://www.teos-10.org/index.htm" </w:instrText>
      </w:r>
      <w:r w:rsidR="008B4F78">
        <w:fldChar w:fldCharType="separate"/>
      </w:r>
      <w:r w:rsidR="008B4F78" w:rsidRPr="008B4F78">
        <w:rPr>
          <w:rStyle w:val="aa"/>
        </w:rPr>
        <w:t>http://www.teos-10.org/index.htm</w:t>
      </w:r>
      <w:r w:rsidR="008B4F78">
        <w:fldChar w:fldCharType="end"/>
      </w:r>
      <w:r w:rsidR="008B4F78" w:rsidRPr="008B4F78">
        <w:t xml:space="preserve">.  Retrieved 2022-02-28 from </w:t>
      </w:r>
      <w:hyperlink r:id="rId25" w:history="1">
        <w:r w:rsidR="008B4F78" w:rsidRPr="008B4F78">
          <w:rPr>
            <w:rStyle w:val="aa"/>
          </w:rPr>
          <w:t>http://www.teos-10.org/index.htm</w:t>
        </w:r>
        <w:bookmarkEnd w:id="20"/>
      </w:hyperlink>
    </w:p>
    <w:p w14:paraId="46EA96D7" w14:textId="7CF36D7C" w:rsidR="008B4F78" w:rsidRPr="008B4F78" w:rsidRDefault="008B4F78" w:rsidP="008B4F78">
      <w:pPr>
        <w:pStyle w:val="EndNoteBibliography"/>
        <w:ind w:left="400" w:hanging="400"/>
      </w:pPr>
      <w:bookmarkStart w:id="21" w:name="_ENREF_2"/>
      <w:r w:rsidRPr="008B4F78">
        <w:t xml:space="preserve">Kundu, P. K., Cohen, I. M., &amp; Dowling, D. R. (2016). Chapter 3 - Kinematics. In P. K. Kundu, I. M. Cohen, &amp; D. R. Dowling (Eds.), </w:t>
      </w:r>
      <w:r w:rsidRPr="008B4F78">
        <w:rPr>
          <w:i/>
        </w:rPr>
        <w:t>Fluid Mechanics (Sixth Edition)</w:t>
      </w:r>
      <w:r w:rsidRPr="008B4F78">
        <w:t xml:space="preserve"> (pp. 77-108). Academic Press. </w:t>
      </w:r>
      <w:hyperlink r:id="rId26" w:history="1">
        <w:r w:rsidRPr="008B4F78">
          <w:rPr>
            <w:rStyle w:val="aa"/>
          </w:rPr>
          <w:t>https://doi.org/10.1016/B978-0-12-405935-1.00003-4</w:t>
        </w:r>
      </w:hyperlink>
      <w:r w:rsidRPr="008B4F78">
        <w:t xml:space="preserve"> </w:t>
      </w:r>
      <w:bookmarkEnd w:id="21"/>
    </w:p>
    <w:p w14:paraId="0305BDC5" w14:textId="77777777" w:rsidR="00A00E9E" w:rsidRDefault="008B4F78" w:rsidP="008B4F78">
      <w:pPr>
        <w:pStyle w:val="EndNoteBibliography"/>
        <w:ind w:left="400" w:hanging="400"/>
      </w:pPr>
      <w:bookmarkStart w:id="22" w:name="_ENREF_3"/>
      <w:r w:rsidRPr="008B4F78">
        <w:t xml:space="preserve">McDougall, Barker, T. J., &amp; M, P. (2011). Getting started with TEOS-10 and the Gibbs Seawater (GSW) oceanographic toolbox. </w:t>
      </w:r>
      <w:r w:rsidRPr="008B4F78">
        <w:rPr>
          <w:i/>
        </w:rPr>
        <w:t>Scor/Iapso WG</w:t>
      </w:r>
      <w:r w:rsidRPr="008B4F78">
        <w:t>,</w:t>
      </w:r>
      <w:r w:rsidRPr="008B4F78">
        <w:rPr>
          <w:i/>
        </w:rPr>
        <w:t xml:space="preserve"> 127</w:t>
      </w:r>
      <w:r w:rsidRPr="008B4F78">
        <w:t>, 1-28</w:t>
      </w:r>
      <w:bookmarkEnd w:id="22"/>
      <w:r w:rsidR="00A00E9E">
        <w:t>.</w:t>
      </w:r>
    </w:p>
    <w:p w14:paraId="195DF0C4" w14:textId="21BC3106" w:rsidR="008B4F78" w:rsidRPr="008B4F78" w:rsidRDefault="008B4F78" w:rsidP="008B4F78">
      <w:pPr>
        <w:pStyle w:val="EndNoteBibliography"/>
        <w:ind w:left="400" w:hanging="400"/>
      </w:pPr>
      <w:bookmarkStart w:id="23" w:name="_ENREF_4"/>
      <w:r w:rsidRPr="008B4F78">
        <w:t xml:space="preserve">Vallis, G. K. (2017). </w:t>
      </w:r>
      <w:r w:rsidRPr="008B4F78">
        <w:rPr>
          <w:i/>
        </w:rPr>
        <w:t>Atmospheric and Oceanic Fluid Dynamics: Fundamentals and Large-Scale Circulation</w:t>
      </w:r>
      <w:r w:rsidRPr="008B4F78">
        <w:t xml:space="preserve"> (2 ed.). Cambridge University Press. </w:t>
      </w:r>
      <w:hyperlink r:id="rId27" w:history="1">
        <w:r w:rsidRPr="008B4F78">
          <w:rPr>
            <w:rStyle w:val="aa"/>
          </w:rPr>
          <w:t>https://doi.org/10.1017/9781107588417</w:t>
        </w:r>
      </w:hyperlink>
      <w:r w:rsidRPr="008B4F78">
        <w:t xml:space="preserve"> </w:t>
      </w:r>
      <w:bookmarkEnd w:id="23"/>
    </w:p>
    <w:p w14:paraId="71BAAD41" w14:textId="77777777" w:rsidR="00A00E9E" w:rsidRDefault="008B4F78" w:rsidP="008B4F78">
      <w:pPr>
        <w:pStyle w:val="EndNoteBibliography"/>
        <w:ind w:left="400" w:hanging="400"/>
      </w:pPr>
      <w:bookmarkStart w:id="24" w:name="_ENREF_5"/>
      <w:r w:rsidRPr="008B4F78">
        <w:rPr>
          <w:rFonts w:hint="eastAsia"/>
        </w:rPr>
        <w:t>陈纪修</w:t>
      </w:r>
      <w:r w:rsidRPr="008B4F78">
        <w:t xml:space="preserve">, </w:t>
      </w:r>
      <w:r w:rsidRPr="008B4F78">
        <w:t>於崇华</w:t>
      </w:r>
      <w:r w:rsidRPr="008B4F78">
        <w:t xml:space="preserve">, &amp; </w:t>
      </w:r>
      <w:r w:rsidRPr="008B4F78">
        <w:t>金路</w:t>
      </w:r>
      <w:r w:rsidRPr="008B4F78">
        <w:t xml:space="preserve">. (2019). </w:t>
      </w:r>
      <w:r w:rsidRPr="008B4F78">
        <w:rPr>
          <w:i/>
        </w:rPr>
        <w:t>数学分析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 (3 ed.). </w:t>
      </w:r>
      <w:r w:rsidRPr="008B4F78">
        <w:t>高等教育出版社</w:t>
      </w:r>
      <w:bookmarkEnd w:id="24"/>
      <w:r w:rsidR="00A00E9E">
        <w:t>.</w:t>
      </w:r>
    </w:p>
    <w:p w14:paraId="3939BC94" w14:textId="77777777" w:rsidR="00A00E9E" w:rsidRDefault="008B4F78" w:rsidP="008B4F78">
      <w:pPr>
        <w:pStyle w:val="EndNoteBibliography"/>
        <w:ind w:left="400" w:hanging="400"/>
      </w:pPr>
      <w:bookmarkStart w:id="25" w:name="_ENREF_6"/>
      <w:r w:rsidRPr="008B4F78">
        <w:rPr>
          <w:rFonts w:hint="eastAsia"/>
        </w:rPr>
        <w:t>吴望一</w:t>
      </w:r>
      <w:r w:rsidRPr="008B4F78">
        <w:t xml:space="preserve">. (1982a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上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5"/>
      <w:r w:rsidR="00A00E9E">
        <w:t>.</w:t>
      </w:r>
    </w:p>
    <w:p w14:paraId="1C221448" w14:textId="77777777" w:rsidR="00A00E9E" w:rsidRDefault="008B4F78" w:rsidP="008B4F78">
      <w:pPr>
        <w:pStyle w:val="EndNoteBibliography"/>
        <w:ind w:left="400" w:hanging="400"/>
      </w:pPr>
      <w:bookmarkStart w:id="26" w:name="_ENREF_7"/>
      <w:r w:rsidRPr="008B4F78">
        <w:rPr>
          <w:rFonts w:hint="eastAsia"/>
        </w:rPr>
        <w:t>吴望一</w:t>
      </w:r>
      <w:r w:rsidRPr="008B4F78">
        <w:t xml:space="preserve">. (1982b). </w:t>
      </w:r>
      <w:r w:rsidRPr="008B4F78">
        <w:rPr>
          <w:i/>
        </w:rPr>
        <w:t>流体力学</w:t>
      </w:r>
      <w:r w:rsidRPr="008B4F78">
        <w:rPr>
          <w:i/>
        </w:rPr>
        <w:t>(</w:t>
      </w:r>
      <w:r w:rsidRPr="008B4F78">
        <w:rPr>
          <w:i/>
        </w:rPr>
        <w:t>下册</w:t>
      </w:r>
      <w:r w:rsidRPr="008B4F78">
        <w:rPr>
          <w:i/>
        </w:rPr>
        <w:t>)</w:t>
      </w:r>
      <w:r w:rsidRPr="008B4F78">
        <w:t xml:space="preserve">. </w:t>
      </w:r>
      <w:r w:rsidRPr="008B4F78">
        <w:t>北京大学出版社</w:t>
      </w:r>
      <w:bookmarkEnd w:id="26"/>
      <w:r w:rsidR="00A00E9E">
        <w:t>.</w:t>
      </w:r>
    </w:p>
    <w:p w14:paraId="03614077" w14:textId="6E4304F5" w:rsidR="001217EE" w:rsidRDefault="00E4704B" w:rsidP="001217EE">
      <w:pPr>
        <w:pStyle w:val="a2"/>
        <w:sectPr w:rsidR="001217EE" w:rsidSect="00A07C18">
          <w:headerReference w:type="default" r:id="rId2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21A883D8" w:rsidR="0028294B" w:rsidRDefault="00C54953" w:rsidP="00E44EAB">
      <w:pPr>
        <w:pStyle w:val="10"/>
      </w:pPr>
      <w:bookmarkStart w:id="27" w:name="_Toc97056059"/>
      <w:r w:rsidRPr="008221CF">
        <w:rPr>
          <w:rFonts w:hint="eastAsia"/>
        </w:rPr>
        <w:t>本作业使用的</w:t>
      </w:r>
      <w:r w:rsidRPr="008221CF">
        <w:t>MATLAB程序源代码</w:t>
      </w:r>
      <w:bookmarkEnd w:id="27"/>
    </w:p>
    <w:p w14:paraId="58D6BB3A" w14:textId="40A0B255" w:rsidR="00375708" w:rsidRDefault="003E0613" w:rsidP="003E0613">
      <w:pPr>
        <w:pStyle w:val="22"/>
      </w:pPr>
      <w:bookmarkStart w:id="28" w:name="_Toc97056060"/>
      <w:r>
        <w:rPr>
          <w:rFonts w:hint="eastAsia"/>
        </w:rPr>
        <w:t>主程序</w:t>
      </w:r>
      <w:bookmarkEnd w:id="28"/>
    </w:p>
    <w:tbl>
      <w:tblPr>
        <w:tblStyle w:val="aff"/>
        <w:tblW w:w="831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16"/>
        <w:gridCol w:w="7795"/>
      </w:tblGrid>
      <w:tr w:rsidR="00196BC4" w:rsidRPr="00EB2160" w14:paraId="1A1D5ABE" w14:textId="77777777" w:rsidTr="006D6FD9">
        <w:tc>
          <w:tcPr>
            <w:tcW w:w="516" w:type="dxa"/>
          </w:tcPr>
          <w:p w14:paraId="7124ED29" w14:textId="3AD2788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6208F11" w14:textId="632081E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.m</w:t>
            </w:r>
          </w:p>
        </w:tc>
      </w:tr>
      <w:tr w:rsidR="00196BC4" w:rsidRPr="00EB2160" w14:paraId="67E6E87F" w14:textId="77777777" w:rsidTr="006D6FD9">
        <w:tc>
          <w:tcPr>
            <w:tcW w:w="516" w:type="dxa"/>
          </w:tcPr>
          <w:p w14:paraId="3021A8CE" w14:textId="6670C1A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2EDD26" w14:textId="30AB211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: MATLAB code used in homework 1 (MS8402, 2022 Spring)</w:t>
            </w:r>
          </w:p>
        </w:tc>
      </w:tr>
      <w:tr w:rsidR="00196BC4" w:rsidRPr="00EB2160" w14:paraId="5C0DF073" w14:textId="77777777" w:rsidTr="006D6FD9">
        <w:tc>
          <w:tcPr>
            <w:tcW w:w="516" w:type="dxa"/>
          </w:tcPr>
          <w:p w14:paraId="7046BB9D" w14:textId="6976FCA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724D58" w14:textId="1655AFD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Author: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Guoru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Wei (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危国锐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) (313017602@qq.com; weiguorui@sjtu.edu.cn)</w:t>
            </w:r>
          </w:p>
        </w:tc>
      </w:tr>
      <w:tr w:rsidR="00196BC4" w:rsidRPr="00EB2160" w14:paraId="0EF53D31" w14:textId="77777777" w:rsidTr="006D6FD9">
        <w:tc>
          <w:tcPr>
            <w:tcW w:w="516" w:type="dxa"/>
          </w:tcPr>
          <w:p w14:paraId="48E5A95B" w14:textId="2D47B2F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CE508F" w14:textId="64987C4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tudent ID: 120034910021</w:t>
            </w:r>
          </w:p>
        </w:tc>
      </w:tr>
      <w:tr w:rsidR="00196BC4" w:rsidRPr="00EB2160" w14:paraId="3C57C54A" w14:textId="77777777" w:rsidTr="006D6FD9">
        <w:tc>
          <w:tcPr>
            <w:tcW w:w="516" w:type="dxa"/>
          </w:tcPr>
          <w:p w14:paraId="44F39337" w14:textId="406EDB2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393FF6" w14:textId="2D9EECE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reated: 2022-02-27</w:t>
            </w:r>
          </w:p>
        </w:tc>
      </w:tr>
      <w:tr w:rsidR="00196BC4" w:rsidRPr="00EB2160" w14:paraId="2A2E585D" w14:textId="77777777" w:rsidTr="006D6FD9">
        <w:tc>
          <w:tcPr>
            <w:tcW w:w="516" w:type="dxa"/>
          </w:tcPr>
          <w:p w14:paraId="382762E6" w14:textId="6D01D4B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388AB7" w14:textId="4F63866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Last modified: 2022-03-01</w:t>
            </w:r>
          </w:p>
        </w:tc>
      </w:tr>
      <w:tr w:rsidR="00196BC4" w:rsidRPr="00EB2160" w14:paraId="65E0E48B" w14:textId="77777777" w:rsidTr="006D6FD9">
        <w:tc>
          <w:tcPr>
            <w:tcW w:w="516" w:type="dxa"/>
          </w:tcPr>
          <w:p w14:paraId="4A646A2E" w14:textId="76F3935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009F02" w14:textId="5A09F0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B9D460D" w14:textId="77777777" w:rsidTr="006D6FD9">
        <w:tc>
          <w:tcPr>
            <w:tcW w:w="516" w:type="dxa"/>
          </w:tcPr>
          <w:p w14:paraId="02AEFAF9" w14:textId="1F3F157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AC9A02" w14:textId="094A4E6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project</w:t>
            </w:r>
          </w:p>
        </w:tc>
      </w:tr>
      <w:tr w:rsidR="00196BC4" w:rsidRPr="00EB2160" w14:paraId="2179B719" w14:textId="77777777" w:rsidTr="006D6FD9">
        <w:tc>
          <w:tcPr>
            <w:tcW w:w="516" w:type="dxa"/>
          </w:tcPr>
          <w:p w14:paraId="396B9BDE" w14:textId="76A0093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9515FE" w14:textId="0DDEDA5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114BD35" w14:textId="77777777" w:rsidTr="006D6FD9">
        <w:tc>
          <w:tcPr>
            <w:tcW w:w="516" w:type="dxa"/>
          </w:tcPr>
          <w:p w14:paraId="00B01588" w14:textId="17D8D00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571FD71" w14:textId="7047771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c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l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clos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all</w:t>
            </w:r>
          </w:p>
        </w:tc>
      </w:tr>
      <w:tr w:rsidR="00196BC4" w:rsidRPr="00EB2160" w14:paraId="3F0E0261" w14:textId="77777777" w:rsidTr="006D6FD9">
        <w:tc>
          <w:tcPr>
            <w:tcW w:w="516" w:type="dxa"/>
          </w:tcPr>
          <w:p w14:paraId="1550E0BE" w14:textId="667C811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3AB55F8" w14:textId="7E36BF2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D2B4E8E" w14:textId="77777777" w:rsidTr="006D6FD9">
        <w:tc>
          <w:tcPr>
            <w:tcW w:w="516" w:type="dxa"/>
          </w:tcPr>
          <w:p w14:paraId="274EDE3E" w14:textId="696C197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77E23AC" w14:textId="5ACA8B4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C12FED5" w14:textId="77777777" w:rsidTr="006D6FD9">
        <w:tc>
          <w:tcPr>
            <w:tcW w:w="516" w:type="dxa"/>
          </w:tcPr>
          <w:p w14:paraId="72A0F6DA" w14:textId="5ABE331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1718BF4" w14:textId="17B0BF2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2</w:t>
            </w:r>
          </w:p>
        </w:tc>
      </w:tr>
      <w:tr w:rsidR="00196BC4" w:rsidRPr="00EB2160" w14:paraId="75369049" w14:textId="77777777" w:rsidTr="006D6FD9">
        <w:tc>
          <w:tcPr>
            <w:tcW w:w="516" w:type="dxa"/>
          </w:tcPr>
          <w:p w14:paraId="22A9D914" w14:textId="0D1DBDB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FC7207F" w14:textId="242B0D4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3DA52D5B" w14:textId="77777777" w:rsidTr="006D6FD9">
        <w:tc>
          <w:tcPr>
            <w:tcW w:w="516" w:type="dxa"/>
          </w:tcPr>
          <w:p w14:paraId="4B34CF07" w14:textId="2AACBC7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4A2CCA" w14:textId="68F99E2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4CA71B2B" w14:textId="77777777" w:rsidTr="006D6FD9">
        <w:tc>
          <w:tcPr>
            <w:tcW w:w="516" w:type="dxa"/>
          </w:tcPr>
          <w:p w14:paraId="78D4FEEF" w14:textId="497EF9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C9CC16" w14:textId="43F7145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01BF0E89" w14:textId="77777777" w:rsidTr="006D6FD9">
        <w:tc>
          <w:tcPr>
            <w:tcW w:w="516" w:type="dxa"/>
          </w:tcPr>
          <w:p w14:paraId="5CA24D14" w14:textId="4EE1C4A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CA1CC8" w14:textId="1E451E2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-</w:t>
            </w:r>
            <w:proofErr w:type="gramEnd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414BA631" w14:textId="77777777" w:rsidTr="006D6FD9">
        <w:tc>
          <w:tcPr>
            <w:tcW w:w="516" w:type="dxa"/>
          </w:tcPr>
          <w:p w14:paraId="4C27BDC8" w14:textId="67E16F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9D4423" w14:textId="5973D7B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e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196BC4" w:rsidRPr="00EB2160" w14:paraId="6AEDAEA4" w14:textId="77777777" w:rsidTr="006D6FD9">
        <w:tc>
          <w:tcPr>
            <w:tcW w:w="516" w:type="dxa"/>
          </w:tcPr>
          <w:p w14:paraId="7931ED55" w14:textId="666DDDB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338E7B" w14:textId="2BA878E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.4e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]</w:t>
            </w:r>
          </w:p>
        </w:tc>
      </w:tr>
      <w:tr w:rsidR="00196BC4" w:rsidRPr="00EB2160" w14:paraId="4A18E207" w14:textId="77777777" w:rsidTr="006D6FD9">
        <w:tc>
          <w:tcPr>
            <w:tcW w:w="516" w:type="dxa"/>
          </w:tcPr>
          <w:p w14:paraId="1B30E623" w14:textId="5D8D19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51BEFE" w14:textId="0B6ACC6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79BB933" w14:textId="77777777" w:rsidTr="006D6FD9">
        <w:tc>
          <w:tcPr>
            <w:tcW w:w="516" w:type="dxa"/>
          </w:tcPr>
          <w:p w14:paraId="28EB3BA3" w14:textId="73DD86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7A3F285" w14:textId="3DF9883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u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x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196BC4" w:rsidRPr="00EB2160" w14:paraId="134DD801" w14:textId="77777777" w:rsidTr="006D6FD9">
        <w:tc>
          <w:tcPr>
            <w:tcW w:w="516" w:type="dxa"/>
          </w:tcPr>
          <w:p w14:paraId="4D7B8A41" w14:textId="6528DC3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1CAE0D" w14:textId="635BA2A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+</w:t>
            </w:r>
            <w:proofErr w:type="gramEnd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v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/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delta_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1/s]</w:t>
            </w:r>
          </w:p>
        </w:tc>
      </w:tr>
      <w:tr w:rsidR="00196BC4" w:rsidRPr="00EB2160" w14:paraId="232DEE0B" w14:textId="77777777" w:rsidTr="006D6FD9">
        <w:tc>
          <w:tcPr>
            <w:tcW w:w="516" w:type="dxa"/>
          </w:tcPr>
          <w:p w14:paraId="4C87955B" w14:textId="606435C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C646971" w14:textId="1773B23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w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-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u_wrt_x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v_wr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y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z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m/s]</w:t>
            </w:r>
          </w:p>
        </w:tc>
      </w:tr>
      <w:tr w:rsidR="00196BC4" w:rsidRPr="00EB2160" w14:paraId="2B2E7CAC" w14:textId="77777777" w:rsidTr="006D6FD9">
        <w:tc>
          <w:tcPr>
            <w:tcW w:w="516" w:type="dxa"/>
          </w:tcPr>
          <w:p w14:paraId="3F041733" w14:textId="167B6D1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11D53E" w14:textId="0879AD9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printf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w(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-50) = %.2d cm/s\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n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w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*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F4BF093" w14:textId="77777777" w:rsidTr="006D6FD9">
        <w:tc>
          <w:tcPr>
            <w:tcW w:w="516" w:type="dxa"/>
          </w:tcPr>
          <w:p w14:paraId="21C87B79" w14:textId="1EB39C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71A176" w14:textId="1AFAC79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A3603D2" w14:textId="77777777" w:rsidTr="006D6FD9">
        <w:tc>
          <w:tcPr>
            <w:tcW w:w="516" w:type="dxa"/>
          </w:tcPr>
          <w:p w14:paraId="59B8AA61" w14:textId="1DEFBCB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5926E5" w14:textId="2335959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196BC4" w:rsidRPr="00EB2160" w14:paraId="4FA38C69" w14:textId="77777777" w:rsidTr="006D6FD9">
        <w:tc>
          <w:tcPr>
            <w:tcW w:w="516" w:type="dxa"/>
          </w:tcPr>
          <w:p w14:paraId="24704834" w14:textId="52935E0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53D66F4" w14:textId="1C6D33F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D12DB3C" w14:textId="77777777" w:rsidTr="006D6FD9">
        <w:tc>
          <w:tcPr>
            <w:tcW w:w="516" w:type="dxa"/>
          </w:tcPr>
          <w:p w14:paraId="3914ED58" w14:textId="26A2689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04E7607" w14:textId="028EBDD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58F408C" w14:textId="77777777" w:rsidTr="006D6FD9">
        <w:tc>
          <w:tcPr>
            <w:tcW w:w="516" w:type="dxa"/>
          </w:tcPr>
          <w:p w14:paraId="64B811E7" w14:textId="279C620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2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716DD5" w14:textId="72E20A7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5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7AD11223" w14:textId="77777777" w:rsidTr="006D6FD9">
        <w:tc>
          <w:tcPr>
            <w:tcW w:w="516" w:type="dxa"/>
          </w:tcPr>
          <w:p w14:paraId="32F5CC2E" w14:textId="2A60CD6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AC0F3C" w14:textId="0493BE3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9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8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4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196BC4" w:rsidRPr="00EB2160" w14:paraId="5B7B9C4B" w14:textId="77777777" w:rsidTr="006D6FD9">
        <w:tc>
          <w:tcPr>
            <w:tcW w:w="516" w:type="dxa"/>
          </w:tcPr>
          <w:p w14:paraId="0B078855" w14:textId="0049DA7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B1C266" w14:textId="1AA6C60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4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8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4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2.7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0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5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3.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6.5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196BC4" w:rsidRPr="00EB2160" w14:paraId="025F7E8E" w14:textId="77777777" w:rsidTr="006D6FD9">
        <w:tc>
          <w:tcPr>
            <w:tcW w:w="516" w:type="dxa"/>
          </w:tcPr>
          <w:p w14:paraId="6CB6D0CB" w14:textId="595F36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27CFE6" w14:textId="3B05E88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5E78CDB4" w14:textId="77777777" w:rsidTr="006D6FD9">
        <w:tc>
          <w:tcPr>
            <w:tcW w:w="516" w:type="dxa"/>
          </w:tcPr>
          <w:p w14:paraId="6DB6393F" w14:textId="1F9C5BD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486B274" w14:textId="3C74F3B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3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5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6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7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4.9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2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5.4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g/kg]</w:t>
            </w:r>
          </w:p>
        </w:tc>
      </w:tr>
      <w:tr w:rsidR="00196BC4" w:rsidRPr="00EB2160" w14:paraId="3424E1AC" w14:textId="77777777" w:rsidTr="006D6FD9">
        <w:tc>
          <w:tcPr>
            <w:tcW w:w="516" w:type="dxa"/>
          </w:tcPr>
          <w:p w14:paraId="7A10F2EE" w14:textId="551946C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B7860C2" w14:textId="02BF259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[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.5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0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1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3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2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3.7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deg C]</w:t>
            </w:r>
          </w:p>
        </w:tc>
      </w:tr>
      <w:tr w:rsidR="00196BC4" w:rsidRPr="00EB2160" w14:paraId="3B63A850" w14:textId="77777777" w:rsidTr="006D6FD9">
        <w:tc>
          <w:tcPr>
            <w:tcW w:w="516" w:type="dxa"/>
          </w:tcPr>
          <w:p w14:paraId="1B89D7B6" w14:textId="77B659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5F24C3E" w14:textId="77448AB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p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: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.p(end)).'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196BC4" w:rsidRPr="00EB2160" w14:paraId="2C4377FE" w14:textId="77777777" w:rsidTr="006D6FD9">
        <w:tc>
          <w:tcPr>
            <w:tcW w:w="516" w:type="dxa"/>
          </w:tcPr>
          <w:p w14:paraId="34DB8E26" w14:textId="0B8EC94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3CCAF8" w14:textId="12251D2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19BB82D" w14:textId="77777777" w:rsidTr="006D6FD9">
        <w:tc>
          <w:tcPr>
            <w:tcW w:w="516" w:type="dxa"/>
          </w:tcPr>
          <w:p w14:paraId="3A4119AF" w14:textId="3BBA7F5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35F1454" w14:textId="65E917C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Figure.</w:t>
            </w:r>
          </w:p>
        </w:tc>
      </w:tr>
      <w:tr w:rsidR="00196BC4" w:rsidRPr="00EB2160" w14:paraId="3C286FBF" w14:textId="77777777" w:rsidTr="006D6FD9">
        <w:tc>
          <w:tcPr>
            <w:tcW w:w="516" w:type="dxa"/>
          </w:tcPr>
          <w:p w14:paraId="39A9710F" w14:textId="77A2F62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F57223" w14:textId="6E832ED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8EE11D0" w14:textId="77777777" w:rsidTr="006D6FD9">
        <w:tc>
          <w:tcPr>
            <w:tcW w:w="516" w:type="dxa"/>
          </w:tcPr>
          <w:p w14:paraId="5950C71B" w14:textId="25C8B9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3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653D3B7" w14:textId="34631CB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ledlayou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leSpaci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addi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ght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73009CC0" w14:textId="77777777" w:rsidTr="006D6FD9">
        <w:tc>
          <w:tcPr>
            <w:tcW w:w="516" w:type="dxa"/>
          </w:tcPr>
          <w:p w14:paraId="32DCB118" w14:textId="3F2072E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02E15A1" w14:textId="0AF34CF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4AE161D3" w14:textId="77777777" w:rsidTr="006D6FD9">
        <w:tc>
          <w:tcPr>
            <w:tcW w:w="516" w:type="dxa"/>
          </w:tcPr>
          <w:p w14:paraId="4A6F4B7D" w14:textId="795675FE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98A54BA" w14:textId="5782A7E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A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A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30B300D" w14:textId="77777777" w:rsidTr="006D6FD9">
        <w:tc>
          <w:tcPr>
            <w:tcW w:w="516" w:type="dxa"/>
          </w:tcPr>
          <w:p w14:paraId="360CB152" w14:textId="737FFB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72B80A" w14:textId="2AAFD1B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B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 B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431DDF5" w14:textId="77777777" w:rsidTr="006D6FD9">
        <w:tc>
          <w:tcPr>
            <w:tcW w:w="516" w:type="dxa"/>
          </w:tcPr>
          <w:p w14:paraId="0A0BB9F6" w14:textId="51D0C64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F3F2315" w14:textId="1FFB62D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03152538" w14:textId="77777777" w:rsidTr="006D6FD9">
        <w:tc>
          <w:tcPr>
            <w:tcW w:w="516" w:type="dxa"/>
          </w:tcPr>
          <w:p w14:paraId="67ED916F" w14:textId="7BA7A9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81CC742" w14:textId="7EE9BC6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xlabe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ensity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kg/$\rm{m}^3$)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40E4A47" w14:textId="77777777" w:rsidTr="006D6FD9">
        <w:tc>
          <w:tcPr>
            <w:tcW w:w="516" w:type="dxa"/>
          </w:tcPr>
          <w:p w14:paraId="04C75F46" w14:textId="5BDD30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D417ABB" w14:textId="1FF13D3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ylabe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pressure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 xml:space="preserve"> (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)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0FD689E2" w14:textId="77777777" w:rsidTr="006D6FD9">
        <w:tc>
          <w:tcPr>
            <w:tcW w:w="516" w:type="dxa"/>
          </w:tcPr>
          <w:p w14:paraId="378DCFC3" w14:textId="69C0809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3445751" w14:textId="6F9EBB8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tle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it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2022 Spring MS8402 Hw1 Q3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Guorui Wei 120034910021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DA8E341" w14:textId="77777777" w:rsidTr="006D6FD9">
        <w:tc>
          <w:tcPr>
            <w:tcW w:w="516" w:type="dxa"/>
          </w:tcPr>
          <w:p w14:paraId="7973F3CF" w14:textId="7EDD618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745335" w14:textId="566846E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itle_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77A8735D" w14:textId="77777777" w:rsidTr="006D6FD9">
        <w:tc>
          <w:tcPr>
            <w:tcW w:w="516" w:type="dxa"/>
          </w:tcPr>
          <w:p w14:paraId="47D58B51" w14:textId="32DF4E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3232E00" w14:textId="705D56B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0F432050" w14:textId="77777777" w:rsidTr="006D6FD9">
        <w:tc>
          <w:tcPr>
            <w:tcW w:w="516" w:type="dxa"/>
          </w:tcPr>
          <w:p w14:paraId="6E01B75A" w14:textId="6CD73C5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4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45EADED" w14:textId="664E899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emf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0728F456" w14:textId="77777777" w:rsidTr="006D6FD9">
        <w:tc>
          <w:tcPr>
            <w:tcW w:w="516" w:type="dxa"/>
          </w:tcPr>
          <w:p w14:paraId="0DE68D19" w14:textId="7A902CA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D3B4DEB" w14:textId="52E3F2C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xportgraphic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\\doc\\fig\\hw1_Q3.png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solu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80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ntentTyp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aut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ackground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spac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gb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2590A733" w14:textId="77777777" w:rsidTr="006D6FD9">
        <w:tc>
          <w:tcPr>
            <w:tcW w:w="516" w:type="dxa"/>
          </w:tcPr>
          <w:p w14:paraId="36DFDF32" w14:textId="21F1D8E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932310D" w14:textId="60BFBDC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E3BB709" w14:textId="77777777" w:rsidTr="006D6FD9">
        <w:tc>
          <w:tcPr>
            <w:tcW w:w="516" w:type="dxa"/>
          </w:tcPr>
          <w:p w14:paraId="34406EAB" w14:textId="4AD566D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96B2373" w14:textId="4582569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local functions</w:t>
            </w:r>
          </w:p>
        </w:tc>
      </w:tr>
      <w:tr w:rsidR="00196BC4" w:rsidRPr="00EB2160" w14:paraId="2983BA6B" w14:textId="77777777" w:rsidTr="006D6FD9">
        <w:tc>
          <w:tcPr>
            <w:tcW w:w="516" w:type="dxa"/>
          </w:tcPr>
          <w:p w14:paraId="540E4EA8" w14:textId="339B406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3E9C051" w14:textId="26E2561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C47A36B" w14:textId="77777777" w:rsidTr="006D6FD9">
        <w:tc>
          <w:tcPr>
            <w:tcW w:w="516" w:type="dxa"/>
          </w:tcPr>
          <w:p w14:paraId="5DFB8573" w14:textId="64FA290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D93704A" w14:textId="43EC5EB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Initialize environment</w:t>
            </w:r>
          </w:p>
        </w:tc>
      </w:tr>
      <w:tr w:rsidR="00196BC4" w:rsidRPr="00EB2160" w14:paraId="34A83731" w14:textId="77777777" w:rsidTr="006D6FD9">
        <w:tc>
          <w:tcPr>
            <w:tcW w:w="516" w:type="dxa"/>
          </w:tcPr>
          <w:p w14:paraId="249A1907" w14:textId="28C8D71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552639" w14:textId="153B723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2B73E05" w14:textId="77777777" w:rsidTr="006D6FD9">
        <w:tc>
          <w:tcPr>
            <w:tcW w:w="516" w:type="dxa"/>
          </w:tcPr>
          <w:p w14:paraId="23F03C1E" w14:textId="05F7B67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45A2E84" w14:textId="46BEE1F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]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init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env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1C700FE1" w14:textId="77777777" w:rsidTr="006D6FD9">
        <w:tc>
          <w:tcPr>
            <w:tcW w:w="516" w:type="dxa"/>
          </w:tcPr>
          <w:p w14:paraId="58047FC6" w14:textId="67B8CDB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D304E8" w14:textId="523F0DE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set up project directory</w:t>
            </w:r>
          </w:p>
        </w:tc>
      </w:tr>
      <w:tr w:rsidR="00196BC4" w:rsidRPr="00EB2160" w14:paraId="1E86B9CB" w14:textId="77777777" w:rsidTr="006D6FD9">
        <w:tc>
          <w:tcPr>
            <w:tcW w:w="516" w:type="dxa"/>
          </w:tcPr>
          <w:p w14:paraId="7BF80D72" w14:textId="5ECE5BB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21DDBD2" w14:textId="3FA6C59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if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~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isfolde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oc/fig/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5828842F" w14:textId="77777777" w:rsidTr="006D6FD9">
        <w:tc>
          <w:tcPr>
            <w:tcW w:w="516" w:type="dxa"/>
          </w:tcPr>
          <w:p w14:paraId="146C0DAA" w14:textId="40F7500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5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192648F" w14:textId="7628C07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</w:t>
            </w:r>
            <w:proofErr w:type="spell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mkdir</w:t>
            </w:r>
            <w:proofErr w:type="spellEnd"/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..</w:t>
            </w:r>
            <w:proofErr w:type="gram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/doc/fig/</w:t>
            </w:r>
          </w:p>
        </w:tc>
      </w:tr>
      <w:tr w:rsidR="00196BC4" w:rsidRPr="00EB2160" w14:paraId="05CCB4EC" w14:textId="77777777" w:rsidTr="006D6FD9">
        <w:tc>
          <w:tcPr>
            <w:tcW w:w="516" w:type="dxa"/>
          </w:tcPr>
          <w:p w14:paraId="27D73204" w14:textId="3D9CD19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563EECB" w14:textId="1054FF6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1680C362" w14:textId="77777777" w:rsidTr="006D6FD9">
        <w:tc>
          <w:tcPr>
            <w:tcW w:w="516" w:type="dxa"/>
          </w:tcPr>
          <w:p w14:paraId="6351DEE6" w14:textId="5BCE680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94566AD" w14:textId="05A6994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onfigure searching path</w:t>
            </w:r>
          </w:p>
        </w:tc>
      </w:tr>
      <w:tr w:rsidR="00196BC4" w:rsidRPr="00EB2160" w14:paraId="3BC7EE52" w14:textId="77777777" w:rsidTr="006D6FD9">
        <w:tc>
          <w:tcPr>
            <w:tcW w:w="516" w:type="dxa"/>
          </w:tcPr>
          <w:p w14:paraId="1408FB1E" w14:textId="75A69CD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4D4337B" w14:textId="56E115A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mfile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fullpath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the full path and name of the file in which the call occurs, not including the filename extension.</w:t>
            </w:r>
          </w:p>
        </w:tc>
      </w:tr>
      <w:tr w:rsidR="00196BC4" w:rsidRPr="00EB2160" w14:paraId="47F26C26" w14:textId="77777777" w:rsidTr="006D6FD9">
        <w:tc>
          <w:tcPr>
            <w:tcW w:w="516" w:type="dxa"/>
          </w:tcPr>
          <w:p w14:paraId="22868A7E" w14:textId="74E1074E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0E8434" w14:textId="3796780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mfile_full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gramStart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:end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trlength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;</w:t>
            </w:r>
          </w:p>
        </w:tc>
      </w:tr>
      <w:tr w:rsidR="00196BC4" w:rsidRPr="00EB2160" w14:paraId="3AED7764" w14:textId="77777777" w:rsidTr="006D6FD9">
        <w:tc>
          <w:tcPr>
            <w:tcW w:w="516" w:type="dxa"/>
          </w:tcPr>
          <w:p w14:paraId="0E56BFB7" w14:textId="3E2F822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2BBC8E" w14:textId="1E7BCC3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add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data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, ...</w:t>
            </w:r>
          </w:p>
        </w:tc>
      </w:tr>
      <w:tr w:rsidR="00196BC4" w:rsidRPr="00EB2160" w14:paraId="73F0F3E9" w14:textId="77777777" w:rsidTr="006D6FD9">
        <w:tc>
          <w:tcPr>
            <w:tcW w:w="516" w:type="dxa"/>
          </w:tcPr>
          <w:p w14:paraId="3AF988A0" w14:textId="19ECED0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0A0F12" w14:textId="31057F8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        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genpath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mfile_fullpath_without_fnam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+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../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inc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adds the specified folders to the top of the search path for the current MATLAB® session.</w:t>
            </w:r>
          </w:p>
        </w:tc>
      </w:tr>
      <w:tr w:rsidR="00196BC4" w:rsidRPr="00EB2160" w14:paraId="50E163D6" w14:textId="77777777" w:rsidTr="006D6FD9">
        <w:tc>
          <w:tcPr>
            <w:tcW w:w="516" w:type="dxa"/>
          </w:tcPr>
          <w:p w14:paraId="6DD0C90E" w14:textId="0F6C4A7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CA31B2" w14:textId="11FB394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6B9D6631" w14:textId="77777777" w:rsidTr="006D6FD9">
        <w:tc>
          <w:tcPr>
            <w:tcW w:w="516" w:type="dxa"/>
          </w:tcPr>
          <w:p w14:paraId="00C81834" w14:textId="247E4855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1BFF16A" w14:textId="7DBE18B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41C618BC" w14:textId="77777777" w:rsidTr="006D6FD9">
        <w:tc>
          <w:tcPr>
            <w:tcW w:w="516" w:type="dxa"/>
          </w:tcPr>
          <w:p w14:paraId="3BC5BDCE" w14:textId="5526E2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0665B37" w14:textId="17553B0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Question 3</w:t>
            </w:r>
          </w:p>
        </w:tc>
      </w:tr>
      <w:tr w:rsidR="00196BC4" w:rsidRPr="00EB2160" w14:paraId="5A0A4E50" w14:textId="77777777" w:rsidTr="006D6FD9">
        <w:tc>
          <w:tcPr>
            <w:tcW w:w="516" w:type="dxa"/>
          </w:tcPr>
          <w:p w14:paraId="62FF6431" w14:textId="37C5BD3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6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7AFB046" w14:textId="2C0F536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1DA54C6" w14:textId="77777777" w:rsidTr="006D6FD9">
        <w:tc>
          <w:tcPr>
            <w:tcW w:w="516" w:type="dxa"/>
          </w:tcPr>
          <w:p w14:paraId="5739D24C" w14:textId="3D4337F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6B2795" w14:textId="7AB39A7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func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w1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379455B7" w14:textId="77777777" w:rsidTr="006D6FD9">
        <w:tc>
          <w:tcPr>
            <w:tcW w:w="516" w:type="dxa"/>
          </w:tcPr>
          <w:p w14:paraId="6722102C" w14:textId="142471E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F2FB02" w14:textId="60458C3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 hw1_3</w:t>
            </w:r>
          </w:p>
        </w:tc>
      </w:tr>
      <w:tr w:rsidR="00196BC4" w:rsidRPr="00EB2160" w14:paraId="05339C82" w14:textId="77777777" w:rsidTr="006D6FD9">
        <w:tc>
          <w:tcPr>
            <w:tcW w:w="516" w:type="dxa"/>
          </w:tcPr>
          <w:p w14:paraId="6437C5D2" w14:textId="62850E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0A92D17" w14:textId="20D3462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Description.</w:t>
            </w:r>
          </w:p>
        </w:tc>
      </w:tr>
      <w:tr w:rsidR="00196BC4" w:rsidRPr="00EB2160" w14:paraId="4EBD2FD0" w14:textId="77777777" w:rsidTr="006D6FD9">
        <w:tc>
          <w:tcPr>
            <w:tcW w:w="516" w:type="dxa"/>
          </w:tcPr>
          <w:p w14:paraId="69ED887B" w14:textId="788F303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07CFD7" w14:textId="4AAD003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arguments</w:t>
            </w:r>
          </w:p>
        </w:tc>
      </w:tr>
      <w:tr w:rsidR="00196BC4" w:rsidRPr="00EB2160" w14:paraId="1553B3B8" w14:textId="77777777" w:rsidTr="006D6FD9">
        <w:tc>
          <w:tcPr>
            <w:tcW w:w="516" w:type="dxa"/>
          </w:tcPr>
          <w:p w14:paraId="1CDC01EC" w14:textId="75C8C1E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E02E0E" w14:textId="5899BC5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proofErr w:type="spellEnd"/>
          </w:p>
        </w:tc>
      </w:tr>
      <w:tr w:rsidR="00196BC4" w:rsidRPr="00EB2160" w14:paraId="09A9B837" w14:textId="77777777" w:rsidTr="006D6FD9">
        <w:tc>
          <w:tcPr>
            <w:tcW w:w="516" w:type="dxa"/>
          </w:tcPr>
          <w:p w14:paraId="72A1DE40" w14:textId="139F21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7224B25" w14:textId="3F426EC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</w:p>
        </w:tc>
      </w:tr>
      <w:tr w:rsidR="00196BC4" w:rsidRPr="00EB2160" w14:paraId="3931B852" w14:textId="77777777" w:rsidTr="006D6FD9">
        <w:tc>
          <w:tcPr>
            <w:tcW w:w="516" w:type="dxa"/>
          </w:tcPr>
          <w:p w14:paraId="71781459" w14:textId="0208813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0CCD6D" w14:textId="46D8426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</w:p>
        </w:tc>
      </w:tr>
      <w:tr w:rsidR="00196BC4" w:rsidRPr="00EB2160" w14:paraId="150C2DA3" w14:textId="77777777" w:rsidTr="006D6FD9">
        <w:tc>
          <w:tcPr>
            <w:tcW w:w="516" w:type="dxa"/>
          </w:tcPr>
          <w:p w14:paraId="06F82625" w14:textId="45716FE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7906F1" w14:textId="26B19D9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</w:p>
        </w:tc>
      </w:tr>
      <w:tr w:rsidR="00196BC4" w:rsidRPr="00EB2160" w14:paraId="0FD63C5E" w14:textId="77777777" w:rsidTr="006D6FD9">
        <w:tc>
          <w:tcPr>
            <w:tcW w:w="516" w:type="dxa"/>
          </w:tcPr>
          <w:p w14:paraId="2A842097" w14:textId="2969782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3F70C7" w14:textId="78DBFCF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   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\bf Site"</w:t>
            </w:r>
          </w:p>
        </w:tc>
      </w:tr>
      <w:tr w:rsidR="00196BC4" w:rsidRPr="00EB2160" w14:paraId="49E69BED" w14:textId="77777777" w:rsidTr="006D6FD9">
        <w:tc>
          <w:tcPr>
            <w:tcW w:w="516" w:type="dxa"/>
          </w:tcPr>
          <w:p w14:paraId="07C638E0" w14:textId="1B24C00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7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8D68CDC" w14:textId="29E315C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AF00DB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18428001" w14:textId="77777777" w:rsidTr="006D6FD9">
        <w:tc>
          <w:tcPr>
            <w:tcW w:w="516" w:type="dxa"/>
          </w:tcPr>
          <w:p w14:paraId="138123B2" w14:textId="2FFB19E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F8C24B" w14:textId="5A809FD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7DE96613" w14:textId="77777777" w:rsidTr="006D6FD9">
        <w:tc>
          <w:tcPr>
            <w:tcW w:w="516" w:type="dxa"/>
          </w:tcPr>
          <w:p w14:paraId="18D523F9" w14:textId="18045AE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356826" w14:textId="5C4331A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pecific query points at which the interpolate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SA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nd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are required [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]</w:t>
            </w:r>
          </w:p>
        </w:tc>
      </w:tr>
      <w:tr w:rsidR="00196BC4" w:rsidRPr="00EB2160" w14:paraId="0D8CCB88" w14:textId="77777777" w:rsidTr="006D6FD9">
        <w:tc>
          <w:tcPr>
            <w:tcW w:w="516" w:type="dxa"/>
          </w:tcPr>
          <w:p w14:paraId="5FC3B715" w14:textId="28DB876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DFDD2CC" w14:textId="43D1B96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]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SA_CT_inter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SA and CT interpolation to 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on a cast</w:t>
            </w:r>
          </w:p>
        </w:tc>
      </w:tr>
      <w:tr w:rsidR="00196BC4" w:rsidRPr="00EB2160" w14:paraId="6A2AD00C" w14:textId="77777777" w:rsidTr="006D6FD9">
        <w:tc>
          <w:tcPr>
            <w:tcW w:w="516" w:type="dxa"/>
          </w:tcPr>
          <w:p w14:paraId="08575637" w14:textId="0843ADC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D68D7C7" w14:textId="72537F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458DF94D" w14:textId="77777777" w:rsidTr="006D6FD9">
        <w:tc>
          <w:tcPr>
            <w:tcW w:w="516" w:type="dxa"/>
          </w:tcPr>
          <w:p w14:paraId="41424E23" w14:textId="2E53438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77C45CA" w14:textId="1993417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1. Calculate density with the linear Equations of State (EOS).</w:t>
            </w:r>
          </w:p>
        </w:tc>
      </w:tr>
      <w:tr w:rsidR="00196BC4" w:rsidRPr="00EB2160" w14:paraId="43FC4CC6" w14:textId="77777777" w:rsidTr="006D6FD9">
        <w:tc>
          <w:tcPr>
            <w:tcW w:w="516" w:type="dxa"/>
          </w:tcPr>
          <w:p w14:paraId="041AC18E" w14:textId="4C14798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2A1CB2C" w14:textId="27BC768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1FE7F2C3" w14:textId="77777777" w:rsidTr="006D6FD9">
        <w:tc>
          <w:tcPr>
            <w:tcW w:w="516" w:type="dxa"/>
          </w:tcPr>
          <w:p w14:paraId="77DD89DD" w14:textId="557799B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1A1016" w14:textId="118008C8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27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]</w:t>
            </w:r>
          </w:p>
        </w:tc>
      </w:tr>
      <w:tr w:rsidR="00196BC4" w:rsidRPr="00EB2160" w14:paraId="0D16DC99" w14:textId="77777777" w:rsidTr="006D6FD9">
        <w:tc>
          <w:tcPr>
            <w:tcW w:w="516" w:type="dxa"/>
          </w:tcPr>
          <w:p w14:paraId="34DA4AA0" w14:textId="2DF024A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058E35B" w14:textId="08FEDFB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1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</w:t>
            </w:r>
            <w:proofErr w:type="gram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/(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eg C)]</w:t>
            </w:r>
          </w:p>
        </w:tc>
      </w:tr>
      <w:tr w:rsidR="00196BC4" w:rsidRPr="00EB2160" w14:paraId="0DFA3678" w14:textId="77777777" w:rsidTr="006D6FD9">
        <w:tc>
          <w:tcPr>
            <w:tcW w:w="516" w:type="dxa"/>
          </w:tcPr>
          <w:p w14:paraId="4A4714CB" w14:textId="3D46001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1199872" w14:textId="356DA45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7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[kg/m^3/(g/kg)]</w:t>
            </w:r>
          </w:p>
        </w:tc>
      </w:tr>
      <w:tr w:rsidR="00196BC4" w:rsidRPr="00EB2160" w14:paraId="7E8D53B6" w14:textId="77777777" w:rsidTr="006D6FD9">
        <w:tc>
          <w:tcPr>
            <w:tcW w:w="516" w:type="dxa"/>
          </w:tcPr>
          <w:p w14:paraId="1F0221C7" w14:textId="1471AD4F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8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3084008" w14:textId="23F5928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.5</w:t>
            </w:r>
            <w:proofErr w:type="gramStart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  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[kg/m^3/</w:t>
            </w:r>
            <w:proofErr w:type="spell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dbar</w:t>
            </w:r>
            <w:proofErr w:type="spell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]</w:t>
            </w:r>
          </w:p>
        </w:tc>
      </w:tr>
      <w:tr w:rsidR="00196BC4" w:rsidRPr="00EB2160" w14:paraId="118449C0" w14:textId="77777777" w:rsidTr="006D6FD9">
        <w:tc>
          <w:tcPr>
            <w:tcW w:w="516" w:type="dxa"/>
          </w:tcPr>
          <w:p w14:paraId="549163A8" w14:textId="286D193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ED16109" w14:textId="2FD68AA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1A576D8" w14:textId="77777777" w:rsidTr="006D6FD9">
        <w:tc>
          <w:tcPr>
            <w:tcW w:w="516" w:type="dxa"/>
          </w:tcPr>
          <w:p w14:paraId="3A3396BD" w14:textId="25A23B4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0DF610" w14:textId="68A9191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func_rho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@(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 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-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) +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beta_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));</w:t>
            </w:r>
          </w:p>
        </w:tc>
      </w:tr>
      <w:tr w:rsidR="00196BC4" w:rsidRPr="00EB2160" w14:paraId="26605CA2" w14:textId="77777777" w:rsidTr="006D6FD9">
        <w:tc>
          <w:tcPr>
            <w:tcW w:w="516" w:type="dxa"/>
          </w:tcPr>
          <w:p w14:paraId="47D3228F" w14:textId="2A3B164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3CCE455" w14:textId="682AAA4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</w:t>
            </w:r>
            <w:proofErr w:type="gram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,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39C381C" w14:textId="77777777" w:rsidTr="006D6FD9">
        <w:tc>
          <w:tcPr>
            <w:tcW w:w="516" w:type="dxa"/>
          </w:tcPr>
          <w:p w14:paraId="31D19F7E" w14:textId="2DD2F24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9CE8A4B" w14:textId="09E1ADB5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func_rho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4D793C91" w14:textId="77777777" w:rsidTr="006D6FD9">
        <w:tc>
          <w:tcPr>
            <w:tcW w:w="516" w:type="dxa"/>
          </w:tcPr>
          <w:p w14:paraId="2BDF04C9" w14:textId="3A67BFC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B217458" w14:textId="51E07B1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356BD3DD" w14:textId="77777777" w:rsidTr="006D6FD9">
        <w:tc>
          <w:tcPr>
            <w:tcW w:w="516" w:type="dxa"/>
          </w:tcPr>
          <w:p w14:paraId="6EDEA322" w14:textId="2518FC0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F157665" w14:textId="25C76E4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2. Use TEOS-10 to compute the density.</w:t>
            </w:r>
          </w:p>
        </w:tc>
      </w:tr>
      <w:tr w:rsidR="00196BC4" w:rsidRPr="00EB2160" w14:paraId="44D6B963" w14:textId="77777777" w:rsidTr="006D6FD9">
        <w:tc>
          <w:tcPr>
            <w:tcW w:w="516" w:type="dxa"/>
          </w:tcPr>
          <w:p w14:paraId="281C2FC0" w14:textId="0204D0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4AB9098" w14:textId="6E254D8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% NOTE: Since the location of site A &amp; B is not provided, I </w:t>
            </w:r>
            <w:proofErr w:type="gramStart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have to</w:t>
            </w:r>
            <w:proofErr w:type="gramEnd"/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 xml:space="preserve"> let SA, CT</w:t>
            </w:r>
          </w:p>
        </w:tc>
      </w:tr>
      <w:tr w:rsidR="00196BC4" w:rsidRPr="00EB2160" w14:paraId="29638FE4" w14:textId="77777777" w:rsidTr="006D6FD9">
        <w:tc>
          <w:tcPr>
            <w:tcW w:w="516" w:type="dxa"/>
          </w:tcPr>
          <w:p w14:paraId="040F23C6" w14:textId="29929F6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C92DE35" w14:textId="5C60AE64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(TEOS-10) be SP, t, and therefore the results here should not be correct.</w:t>
            </w:r>
          </w:p>
        </w:tc>
      </w:tr>
      <w:tr w:rsidR="00196BC4" w:rsidRPr="00EB2160" w14:paraId="2360D186" w14:textId="77777777" w:rsidTr="006D6FD9">
        <w:tc>
          <w:tcPr>
            <w:tcW w:w="516" w:type="dxa"/>
          </w:tcPr>
          <w:p w14:paraId="3D5A2532" w14:textId="2D3920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B93E263" w14:textId="53DC168E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06DC7019" w14:textId="77777777" w:rsidTr="006D6FD9">
        <w:tc>
          <w:tcPr>
            <w:tcW w:w="516" w:type="dxa"/>
          </w:tcPr>
          <w:p w14:paraId="494B8C09" w14:textId="7C4A342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9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452C856" w14:textId="4651C050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; </w:t>
            </w: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 Calculates in-situ density from Absolute Salinity and Conservative Temperature.</w:t>
            </w:r>
          </w:p>
        </w:tc>
      </w:tr>
      <w:tr w:rsidR="00196BC4" w:rsidRPr="00EB2160" w14:paraId="159A394B" w14:textId="77777777" w:rsidTr="006D6FD9">
        <w:tc>
          <w:tcPr>
            <w:tcW w:w="516" w:type="dxa"/>
          </w:tcPr>
          <w:p w14:paraId="540D9919" w14:textId="45EF5EC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1C5354A" w14:textId="7248205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i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gsw_rho_CT_exa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A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CT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A69F315" w14:textId="77777777" w:rsidTr="006D6FD9">
        <w:tc>
          <w:tcPr>
            <w:tcW w:w="516" w:type="dxa"/>
          </w:tcPr>
          <w:p w14:paraId="180775C9" w14:textId="6F2C6A3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94AAD1" w14:textId="28B738B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564D4E00" w14:textId="77777777" w:rsidTr="006D6FD9">
        <w:tc>
          <w:tcPr>
            <w:tcW w:w="516" w:type="dxa"/>
          </w:tcPr>
          <w:p w14:paraId="02129E69" w14:textId="5C6CD96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D9F60B2" w14:textId="713E676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%% plot</w:t>
            </w:r>
          </w:p>
        </w:tc>
      </w:tr>
      <w:tr w:rsidR="00196BC4" w:rsidRPr="00EB2160" w14:paraId="609502E9" w14:textId="77777777" w:rsidTr="006D6FD9">
        <w:tc>
          <w:tcPr>
            <w:tcW w:w="516" w:type="dxa"/>
          </w:tcPr>
          <w:p w14:paraId="70986B04" w14:textId="536F8D5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EB63ED2" w14:textId="1F53E58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6AF58B17" w14:textId="77777777" w:rsidTr="006D6FD9">
        <w:tc>
          <w:tcPr>
            <w:tcW w:w="516" w:type="dxa"/>
          </w:tcPr>
          <w:p w14:paraId="366682FD" w14:textId="6C1438B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F9D91F7" w14:textId="224E718A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58C708D1" w14:textId="77777777" w:rsidTr="006D6FD9">
        <w:tc>
          <w:tcPr>
            <w:tcW w:w="516" w:type="dxa"/>
          </w:tcPr>
          <w:p w14:paraId="691F139E" w14:textId="16B52DF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8E5F3CE" w14:textId="15BC052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next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CL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5777B5E" w14:textId="77777777" w:rsidTr="006D6FD9">
        <w:tc>
          <w:tcPr>
            <w:tcW w:w="516" w:type="dxa"/>
          </w:tcPr>
          <w:p w14:paraId="0CDA346D" w14:textId="037D58D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AA11BD" w14:textId="68407BCC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TEOS_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OS-10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87048F4" w14:textId="77777777" w:rsidTr="006D6FD9">
        <w:tc>
          <w:tcPr>
            <w:tcW w:w="516" w:type="dxa"/>
          </w:tcPr>
          <w:p w14:paraId="42CABF7E" w14:textId="7AA32939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73C49AB7" w14:textId="2A1A01FB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196BC4" w:rsidRPr="00EB2160" w14:paraId="5FC602DA" w14:textId="77777777" w:rsidTr="006D6FD9">
        <w:tc>
          <w:tcPr>
            <w:tcW w:w="516" w:type="dxa"/>
          </w:tcPr>
          <w:p w14:paraId="4CBA1D8B" w14:textId="782D2E6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6AB96D3" w14:textId="77211F49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TEO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.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0A25BC4" w14:textId="77777777" w:rsidTr="006D6FD9">
        <w:tc>
          <w:tcPr>
            <w:tcW w:w="516" w:type="dxa"/>
          </w:tcPr>
          <w:p w14:paraId="3ED62E5D" w14:textId="5798AC87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0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4A685C1B" w14:textId="1B0C383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Di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ickLabelInterprete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Font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X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YColor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0072B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1B8A0D74" w14:textId="77777777" w:rsidTr="006D6FD9">
        <w:tc>
          <w:tcPr>
            <w:tcW w:w="516" w:type="dxa"/>
          </w:tcPr>
          <w:p w14:paraId="341B42B7" w14:textId="313F7D3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FA72D85" w14:textId="39BD741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2A44540A" w14:textId="77777777" w:rsidTr="006D6FD9">
        <w:tc>
          <w:tcPr>
            <w:tcW w:w="516" w:type="dxa"/>
          </w:tcPr>
          <w:p w14:paraId="378D7A80" w14:textId="3737E41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32CF38" w14:textId="14DB2E57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xe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TCL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5933364F" w14:textId="77777777" w:rsidTr="006D6FD9">
        <w:tc>
          <w:tcPr>
            <w:tcW w:w="516" w:type="dxa"/>
          </w:tcPr>
          <w:p w14:paraId="4CC05C8A" w14:textId="7794485B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A58BC0E" w14:textId="49A1517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ayou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ile</w:t>
            </w:r>
            <w:proofErr w:type="spellEnd"/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;</w:t>
            </w:r>
          </w:p>
        </w:tc>
      </w:tr>
      <w:tr w:rsidR="00196BC4" w:rsidRPr="00EB2160" w14:paraId="3EB75C88" w14:textId="77777777" w:rsidTr="006D6FD9">
        <w:tc>
          <w:tcPr>
            <w:tcW w:w="516" w:type="dxa"/>
          </w:tcPr>
          <w:p w14:paraId="596FFF5F" w14:textId="7D7C1038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CB74AA5" w14:textId="0AAAE71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3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i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_i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--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EOS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235B49C1" w14:textId="77777777" w:rsidTr="006D6FD9">
        <w:tc>
          <w:tcPr>
            <w:tcW w:w="516" w:type="dxa"/>
          </w:tcPr>
          <w:p w14:paraId="2513A497" w14:textId="2DCF46FC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4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6596EA" w14:textId="38A4CB2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hol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on</w:t>
            </w:r>
          </w:p>
        </w:tc>
      </w:tr>
      <w:tr w:rsidR="00196BC4" w:rsidRPr="00EB2160" w14:paraId="47C36BA1" w14:textId="77777777" w:rsidTr="006D6FD9">
        <w:tc>
          <w:tcPr>
            <w:tcW w:w="516" w:type="dxa"/>
          </w:tcPr>
          <w:p w14:paraId="3053BA9E" w14:textId="342AF553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5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0029342E" w14:textId="7D9DF88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= </w:t>
            </w: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plo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rho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site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struc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.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p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MarkerSiz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DisplayName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6607231C" w14:textId="77777777" w:rsidTr="006D6FD9">
        <w:tc>
          <w:tcPr>
            <w:tcW w:w="516" w:type="dxa"/>
          </w:tcPr>
          <w:p w14:paraId="6A3D98CC" w14:textId="2A7DB356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6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F04CBB1" w14:textId="172B112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set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linear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Di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evers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Siz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ckLabel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AxisLoca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op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AxisLocation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r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TickLabel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{</w:t>
            </w:r>
            <w:proofErr w:type="gram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}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off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X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Colo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#D95319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LimitMetho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</w:t>
            </w:r>
          </w:p>
        </w:tc>
      </w:tr>
      <w:tr w:rsidR="00196BC4" w:rsidRPr="00EB2160" w14:paraId="77D98057" w14:textId="77777777" w:rsidTr="006D6FD9">
        <w:tc>
          <w:tcPr>
            <w:tcW w:w="516" w:type="dxa"/>
          </w:tcPr>
          <w:p w14:paraId="3AD18BE5" w14:textId="7B02BA4D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7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ADAD2E5" w14:textId="581BBA93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8000"/>
                <w:kern w:val="0"/>
                <w:sz w:val="18"/>
                <w:szCs w:val="18"/>
              </w:rPr>
              <w:t>%</w:t>
            </w:r>
          </w:p>
        </w:tc>
      </w:tr>
      <w:tr w:rsidR="00196BC4" w:rsidRPr="00EB2160" w14:paraId="7F78CDB7" w14:textId="77777777" w:rsidTr="006D6FD9">
        <w:tc>
          <w:tcPr>
            <w:tcW w:w="516" w:type="dxa"/>
          </w:tcPr>
          <w:p w14:paraId="101CE496" w14:textId="72C52090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8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6E1D920C" w14:textId="13F098A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proofErr w:type="spellStart"/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inkaxes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proofErr w:type="spell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Axes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OS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Axes_linear</w:t>
            </w:r>
            <w:proofErr w:type="spellEnd"/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y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331B64C9" w14:textId="77777777" w:rsidTr="006D6FD9">
        <w:tc>
          <w:tcPr>
            <w:tcW w:w="516" w:type="dxa"/>
          </w:tcPr>
          <w:p w14:paraId="46261EB7" w14:textId="1AF8013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19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5878F352" w14:textId="3F79FE86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legend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[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_plot_</w:t>
            </w:r>
            <w:proofErr w:type="gramStart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2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</w:t>
            </w:r>
            <w:proofErr w:type="gramEnd"/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_plot_4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[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TEOS-10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Linear EOS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proofErr w:type="spell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Location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outhwes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Box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off</w:t>
            </w:r>
            <w:proofErr w:type="spellEnd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"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4DBEDED0" w14:textId="77777777" w:rsidTr="006D6FD9">
        <w:tc>
          <w:tcPr>
            <w:tcW w:w="516" w:type="dxa"/>
          </w:tcPr>
          <w:p w14:paraId="0CCA9C1F" w14:textId="72823A6A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0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CF63E40" w14:textId="3F75299F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795E26"/>
                <w:kern w:val="0"/>
                <w:sz w:val="18"/>
                <w:szCs w:val="18"/>
              </w:rPr>
              <w:t>annotation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(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textbox</w:t>
            </w:r>
            <w:proofErr w:type="gramStart"/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[</w:t>
            </w:r>
            <w:proofErr w:type="gramEnd"/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36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+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0.5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*(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num_Tile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-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1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)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68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10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 xml:space="preserve"> </w:t>
            </w:r>
            <w:r w:rsidRPr="00EB2160">
              <w:rPr>
                <w:rFonts w:ascii="Consolas" w:eastAsia="宋体" w:hAnsi="Consolas" w:cs="宋体"/>
                <w:color w:val="098658"/>
                <w:kern w:val="0"/>
                <w:sz w:val="18"/>
                <w:szCs w:val="18"/>
              </w:rPr>
              <w:t>.06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]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String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001080"/>
                <w:kern w:val="0"/>
                <w:sz w:val="18"/>
                <w:szCs w:val="18"/>
              </w:rPr>
              <w:t>textbox_string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ineStyl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none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FontWeight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bold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Interpreter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,</w:t>
            </w:r>
            <w:r w:rsidRPr="00EB2160">
              <w:rPr>
                <w:rFonts w:ascii="Consolas" w:eastAsia="宋体" w:hAnsi="Consolas" w:cs="宋体"/>
                <w:color w:val="A31515"/>
                <w:kern w:val="0"/>
                <w:sz w:val="18"/>
                <w:szCs w:val="18"/>
              </w:rPr>
              <w:t>'latex'</w:t>
            </w:r>
            <w:r w:rsidRPr="00EB2160"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  <w:t>);</w:t>
            </w:r>
          </w:p>
        </w:tc>
      </w:tr>
      <w:tr w:rsidR="00196BC4" w:rsidRPr="00EB2160" w14:paraId="193B845C" w14:textId="77777777" w:rsidTr="006D6FD9">
        <w:tc>
          <w:tcPr>
            <w:tcW w:w="516" w:type="dxa"/>
          </w:tcPr>
          <w:p w14:paraId="06F1E1E8" w14:textId="108EA3F1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1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2E76A8EE" w14:textId="53D3FF31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  <w:tr w:rsidR="00196BC4" w:rsidRPr="00EB2160" w14:paraId="2175B5EC" w14:textId="77777777" w:rsidTr="006D6FD9">
        <w:tc>
          <w:tcPr>
            <w:tcW w:w="516" w:type="dxa"/>
          </w:tcPr>
          <w:p w14:paraId="6CBCCC49" w14:textId="24BD7662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2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1B51855B" w14:textId="0874325D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  <w:r w:rsidRPr="00EB2160">
              <w:rPr>
                <w:rFonts w:ascii="Consolas" w:eastAsia="宋体" w:hAnsi="Consolas" w:cs="宋体"/>
                <w:color w:val="0000FF"/>
                <w:kern w:val="0"/>
                <w:sz w:val="18"/>
                <w:szCs w:val="18"/>
              </w:rPr>
              <w:t>end</w:t>
            </w:r>
          </w:p>
        </w:tc>
      </w:tr>
      <w:tr w:rsidR="00196BC4" w:rsidRPr="00EB2160" w14:paraId="58EBA772" w14:textId="77777777" w:rsidTr="006D6FD9">
        <w:tc>
          <w:tcPr>
            <w:tcW w:w="516" w:type="dxa"/>
          </w:tcPr>
          <w:p w14:paraId="7405CCF9" w14:textId="49F8B264" w:rsidR="00196BC4" w:rsidRPr="00196BC4" w:rsidRDefault="00196BC4" w:rsidP="00196BC4">
            <w:pPr>
              <w:widowControl/>
              <w:shd w:val="clear" w:color="auto" w:fill="FFFFFF"/>
              <w:jc w:val="right"/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</w:pP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begin"/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instrText xml:space="preserve"> seq code_1 </w:instrTex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separate"/>
            </w:r>
            <w:r w:rsidR="00851F72">
              <w:rPr>
                <w:rFonts w:ascii="Consolas" w:eastAsia="宋体" w:hAnsi="Consolas" w:cs="宋体"/>
                <w:noProof/>
                <w:color w:val="A6A6A6" w:themeColor="background1" w:themeShade="A6"/>
                <w:kern w:val="0"/>
                <w:sz w:val="18"/>
                <w:szCs w:val="18"/>
              </w:rPr>
              <w:t>123</w:t>
            </w:r>
            <w:r w:rsidRPr="00196BC4">
              <w:rPr>
                <w:rFonts w:ascii="Consolas" w:eastAsia="宋体" w:hAnsi="Consolas" w:cs="宋体"/>
                <w:color w:val="A6A6A6" w:themeColor="background1" w:themeShade="A6"/>
                <w:kern w:val="0"/>
                <w:sz w:val="18"/>
                <w:szCs w:val="18"/>
              </w:rPr>
              <w:fldChar w:fldCharType="end"/>
            </w:r>
          </w:p>
        </w:tc>
        <w:tc>
          <w:tcPr>
            <w:tcW w:w="7795" w:type="dxa"/>
          </w:tcPr>
          <w:p w14:paraId="3BD0EB9D" w14:textId="21F5F6B2" w:rsidR="00196BC4" w:rsidRPr="00EB2160" w:rsidRDefault="00196BC4" w:rsidP="00196BC4">
            <w:pPr>
              <w:widowControl/>
              <w:shd w:val="clear" w:color="auto" w:fill="FFFFFF"/>
              <w:jc w:val="left"/>
              <w:rPr>
                <w:rFonts w:ascii="Consolas" w:eastAsia="宋体" w:hAnsi="Consolas" w:cs="宋体"/>
                <w:color w:val="000000"/>
                <w:kern w:val="0"/>
                <w:sz w:val="18"/>
                <w:szCs w:val="18"/>
              </w:rPr>
            </w:pPr>
          </w:p>
        </w:tc>
      </w:tr>
    </w:tbl>
    <w:p w14:paraId="6511C9FA" w14:textId="57959097" w:rsidR="003E0613" w:rsidRDefault="003E0613" w:rsidP="003E0613">
      <w:pPr>
        <w:pStyle w:val="22"/>
      </w:pPr>
      <w:bookmarkStart w:id="29" w:name="_Toc97056061"/>
      <w:r>
        <w:rPr>
          <w:rFonts w:hint="eastAsia"/>
        </w:rPr>
        <w:t>子程序</w:t>
      </w:r>
      <w:bookmarkEnd w:id="29"/>
    </w:p>
    <w:p w14:paraId="7FB290E8" w14:textId="59C610EA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9" w:history="1">
        <w:r w:rsidR="00780EC4" w:rsidRPr="000C713D">
          <w:rPr>
            <w:rStyle w:val="aa"/>
          </w:rPr>
          <w:t>https://github.com/grwei/SJTU_2021-2022-1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99C1D8" w14:textId="77777777" w:rsidR="00EB2160" w:rsidRDefault="00EB2160" w:rsidP="00E26F2C">
      <w:r>
        <w:separator/>
      </w:r>
    </w:p>
  </w:endnote>
  <w:endnote w:type="continuationSeparator" w:id="0">
    <w:p w14:paraId="287F323E" w14:textId="77777777" w:rsidR="00EB2160" w:rsidRDefault="00EB2160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6FADB83A" w:rsidR="00EB2160" w:rsidRPr="00C2554F" w:rsidRDefault="00EB216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51F72">
      <w:rPr>
        <w:rFonts w:ascii="Times New Roman" w:eastAsia="宋体" w:hAnsi="Times New Roman" w:cs="Times New Roman"/>
        <w:noProof/>
      </w:rPr>
      <w:t>2022-03-01 19:4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14DF3907" w:rsidR="00EB2160" w:rsidRPr="00C2554F" w:rsidRDefault="00EB2160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851F72">
      <w:rPr>
        <w:rFonts w:ascii="Times New Roman" w:eastAsia="宋体" w:hAnsi="Times New Roman" w:cs="Times New Roman"/>
        <w:b/>
        <w:noProof/>
      </w:rPr>
      <w:instrText>13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851F72">
      <w:rPr>
        <w:rFonts w:ascii="Times New Roman" w:eastAsia="宋体" w:hAnsi="Times New Roman" w:cs="Times New Roman"/>
        <w:b/>
        <w:noProof/>
      </w:rPr>
      <w:t>11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51F72">
      <w:rPr>
        <w:rFonts w:ascii="Times New Roman" w:eastAsia="宋体" w:hAnsi="Times New Roman" w:cs="Times New Roman"/>
        <w:noProof/>
      </w:rPr>
      <w:t>2022-03-01 19:40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709A261" w14:textId="77777777" w:rsidR="00EB2160" w:rsidRDefault="00EB2160" w:rsidP="00E26F2C">
      <w:r>
        <w:separator/>
      </w:r>
    </w:p>
  </w:footnote>
  <w:footnote w:type="continuationSeparator" w:id="0">
    <w:p w14:paraId="77E74287" w14:textId="77777777" w:rsidR="00EB2160" w:rsidRDefault="00EB2160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5816BFA6" w14:textId="0D613081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 w:rsidR="00851F72">
      <w:rPr>
        <w:rFonts w:ascii="Times New Roman" w:eastAsia="宋体" w:hAnsi="Times New Roman" w:cs="Times New Roman"/>
      </w:rPr>
      <w:fldChar w:fldCharType="separate"/>
    </w:r>
    <w:r w:rsidR="00851F72">
      <w:rPr>
        <w:rFonts w:ascii="Times New Roman" w:eastAsia="宋体" w:hAnsi="Times New Roman" w:cs="Times New Roman" w:hint="eastAsia"/>
        <w:noProof/>
      </w:rPr>
      <w:t>流体运动学基础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EB2160" w:rsidRPr="00943C60" w:rsidRDefault="00EB2160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4" name="图片 14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EB2160" w:rsidRDefault="00EB2160" w:rsidP="00E26F2C">
    <w:pPr>
      <w:pStyle w:val="a6"/>
      <w:rPr>
        <w:rFonts w:ascii="Times New Roman" w:eastAsia="宋体" w:hAnsi="Times New Roman" w:cs="Times New Roman"/>
      </w:rPr>
    </w:pPr>
  </w:p>
  <w:p w14:paraId="23ACD25E" w14:textId="41844AD0" w:rsidR="00EB2160" w:rsidRPr="00E26F2C" w:rsidRDefault="00EB2160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851F72">
      <w:rPr>
        <w:rFonts w:ascii="Times New Roman" w:eastAsia="宋体" w:hAnsi="Times New Roman" w:cs="Times New Roman" w:hint="eastAsia"/>
        <w:noProof/>
      </w:rPr>
      <w:t>附录</w:t>
    </w:r>
    <w:r w:rsidR="00851F72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item&gt;8&lt;/item&gt;&lt;item&gt;9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7F53"/>
    <w:rsid w:val="000E1913"/>
    <w:rsid w:val="000E34D5"/>
    <w:rsid w:val="000F46A5"/>
    <w:rsid w:val="001020F4"/>
    <w:rsid w:val="0010215F"/>
    <w:rsid w:val="0010529D"/>
    <w:rsid w:val="00113349"/>
    <w:rsid w:val="001217EE"/>
    <w:rsid w:val="00123357"/>
    <w:rsid w:val="001347DF"/>
    <w:rsid w:val="001363CC"/>
    <w:rsid w:val="001552F1"/>
    <w:rsid w:val="00164A5E"/>
    <w:rsid w:val="00167417"/>
    <w:rsid w:val="0017033C"/>
    <w:rsid w:val="00185EFD"/>
    <w:rsid w:val="00186A76"/>
    <w:rsid w:val="00196BC4"/>
    <w:rsid w:val="00197340"/>
    <w:rsid w:val="001B7AC9"/>
    <w:rsid w:val="001C1202"/>
    <w:rsid w:val="001C2A48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363A2"/>
    <w:rsid w:val="0024297B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4496"/>
    <w:rsid w:val="002B1A3A"/>
    <w:rsid w:val="002C312A"/>
    <w:rsid w:val="002C405D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7617"/>
    <w:rsid w:val="00361D57"/>
    <w:rsid w:val="00367212"/>
    <w:rsid w:val="003754D2"/>
    <w:rsid w:val="00375708"/>
    <w:rsid w:val="0038172F"/>
    <w:rsid w:val="00385573"/>
    <w:rsid w:val="00385DF3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4D88"/>
    <w:rsid w:val="003E0613"/>
    <w:rsid w:val="003E4412"/>
    <w:rsid w:val="003E6583"/>
    <w:rsid w:val="003F18B6"/>
    <w:rsid w:val="003F2DAD"/>
    <w:rsid w:val="003F4BE5"/>
    <w:rsid w:val="003F6EA4"/>
    <w:rsid w:val="003F78DF"/>
    <w:rsid w:val="003F7AB8"/>
    <w:rsid w:val="0040066E"/>
    <w:rsid w:val="004018E0"/>
    <w:rsid w:val="004153ED"/>
    <w:rsid w:val="00432C03"/>
    <w:rsid w:val="0043577F"/>
    <w:rsid w:val="00443934"/>
    <w:rsid w:val="004507D5"/>
    <w:rsid w:val="00455993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6BA8"/>
    <w:rsid w:val="004D09F2"/>
    <w:rsid w:val="004D73F4"/>
    <w:rsid w:val="004E2363"/>
    <w:rsid w:val="004F15C3"/>
    <w:rsid w:val="004F372E"/>
    <w:rsid w:val="00521687"/>
    <w:rsid w:val="0052482C"/>
    <w:rsid w:val="00527A61"/>
    <w:rsid w:val="00534321"/>
    <w:rsid w:val="00535BCA"/>
    <w:rsid w:val="00545783"/>
    <w:rsid w:val="005614DC"/>
    <w:rsid w:val="00562AC9"/>
    <w:rsid w:val="00563091"/>
    <w:rsid w:val="00565F96"/>
    <w:rsid w:val="00574711"/>
    <w:rsid w:val="005824FE"/>
    <w:rsid w:val="005A2047"/>
    <w:rsid w:val="005A265F"/>
    <w:rsid w:val="005A36BA"/>
    <w:rsid w:val="005B09BE"/>
    <w:rsid w:val="005B0F18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E37"/>
    <w:rsid w:val="00645F59"/>
    <w:rsid w:val="00646B52"/>
    <w:rsid w:val="006471EB"/>
    <w:rsid w:val="00651D05"/>
    <w:rsid w:val="00652A07"/>
    <w:rsid w:val="00662EFC"/>
    <w:rsid w:val="00663D32"/>
    <w:rsid w:val="00665EB9"/>
    <w:rsid w:val="00672D90"/>
    <w:rsid w:val="00673F08"/>
    <w:rsid w:val="00683BA8"/>
    <w:rsid w:val="00690817"/>
    <w:rsid w:val="00691A2C"/>
    <w:rsid w:val="00692475"/>
    <w:rsid w:val="00693A0B"/>
    <w:rsid w:val="00695C67"/>
    <w:rsid w:val="006A0667"/>
    <w:rsid w:val="006B1B0C"/>
    <w:rsid w:val="006B28AE"/>
    <w:rsid w:val="006B5A82"/>
    <w:rsid w:val="006C3CCC"/>
    <w:rsid w:val="006C607B"/>
    <w:rsid w:val="006C707B"/>
    <w:rsid w:val="006D272A"/>
    <w:rsid w:val="006D2A87"/>
    <w:rsid w:val="006D58B4"/>
    <w:rsid w:val="006D6FD9"/>
    <w:rsid w:val="006E7921"/>
    <w:rsid w:val="007022C0"/>
    <w:rsid w:val="0070305B"/>
    <w:rsid w:val="00703C32"/>
    <w:rsid w:val="00704774"/>
    <w:rsid w:val="007058A6"/>
    <w:rsid w:val="0071143F"/>
    <w:rsid w:val="007170B6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5143"/>
    <w:rsid w:val="007B6D23"/>
    <w:rsid w:val="007B7552"/>
    <w:rsid w:val="007C02B4"/>
    <w:rsid w:val="007C03B9"/>
    <w:rsid w:val="007D4258"/>
    <w:rsid w:val="007D53AA"/>
    <w:rsid w:val="007D53D9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F3317"/>
    <w:rsid w:val="008F4CC2"/>
    <w:rsid w:val="008F7C8E"/>
    <w:rsid w:val="00903878"/>
    <w:rsid w:val="00905F37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4514"/>
    <w:rsid w:val="009747B0"/>
    <w:rsid w:val="00990246"/>
    <w:rsid w:val="00997787"/>
    <w:rsid w:val="009A7094"/>
    <w:rsid w:val="009B3632"/>
    <w:rsid w:val="009C44A4"/>
    <w:rsid w:val="009D2A35"/>
    <w:rsid w:val="009D328D"/>
    <w:rsid w:val="009D50B5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6221"/>
    <w:rsid w:val="00A6649A"/>
    <w:rsid w:val="00A67360"/>
    <w:rsid w:val="00A74236"/>
    <w:rsid w:val="00A75EFC"/>
    <w:rsid w:val="00A8040B"/>
    <w:rsid w:val="00A83CB6"/>
    <w:rsid w:val="00A84EFD"/>
    <w:rsid w:val="00A90CBD"/>
    <w:rsid w:val="00AA085A"/>
    <w:rsid w:val="00AA653D"/>
    <w:rsid w:val="00AA6585"/>
    <w:rsid w:val="00AA74E5"/>
    <w:rsid w:val="00AB30F8"/>
    <w:rsid w:val="00AB378E"/>
    <w:rsid w:val="00AC0BA1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A3ED1"/>
    <w:rsid w:val="00BA4C27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3E48"/>
    <w:rsid w:val="00C2554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287B"/>
    <w:rsid w:val="00CA5E74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605B0"/>
    <w:rsid w:val="00D64A65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B2733"/>
    <w:rsid w:val="00DB35F9"/>
    <w:rsid w:val="00DB6F83"/>
    <w:rsid w:val="00DC1E56"/>
    <w:rsid w:val="00DC2D05"/>
    <w:rsid w:val="00DD0D85"/>
    <w:rsid w:val="00DD4EE0"/>
    <w:rsid w:val="00DF3513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70B6"/>
    <w:rsid w:val="00EC383B"/>
    <w:rsid w:val="00EC3B13"/>
    <w:rsid w:val="00EC46DE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AB"/>
    <w:rsid w:val="00F87CD2"/>
    <w:rsid w:val="00F90138"/>
    <w:rsid w:val="00F934F9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1-MS8402/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doi.org/10.1016/B978-0-12-405935-1.00003-4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://www.teos-10.org/index.htm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github.com/grwei/SJTU_2021-2022-1-MS8402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oter" Target="footer2.xml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eader" Target="header2.xml"/><Relationship Id="rId28" Type="http://schemas.openxmlformats.org/officeDocument/2006/relationships/header" Target="header3.xml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i.org/10.1017/9781107588417" TargetMode="External"/><Relationship Id="rId30" Type="http://schemas.openxmlformats.org/officeDocument/2006/relationships/header" Target="header4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E257B920-35A9-47F3-B38B-B101504195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5</TotalTime>
  <Pages>13</Pages>
  <Words>5048</Words>
  <Characters>28775</Characters>
  <Application>Microsoft Office Word</Application>
  <DocSecurity>0</DocSecurity>
  <Lines>239</Lines>
  <Paragraphs>67</Paragraphs>
  <ScaleCrop>false</ScaleCrop>
  <Company/>
  <LinksUpToDate>false</LinksUpToDate>
  <CharactersWithSpaces>33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220</cp:revision>
  <cp:lastPrinted>2022-02-28T03:25:00Z</cp:lastPrinted>
  <dcterms:created xsi:type="dcterms:W3CDTF">2022-02-25T14:05:00Z</dcterms:created>
  <dcterms:modified xsi:type="dcterms:W3CDTF">2022-03-01T11:40:00Z</dcterms:modified>
</cp:coreProperties>
</file>